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7973470"/>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云数据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7973471"/>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7973472"/>
      <w:r w:rsidRPr="00BD6B24">
        <w:rPr>
          <w:rFonts w:hint="eastAsia"/>
          <w:szCs w:val="32"/>
        </w:rPr>
        <w:lastRenderedPageBreak/>
        <w:t>目录</w:t>
      </w:r>
      <w:bookmarkEnd w:id="0"/>
      <w:bookmarkEnd w:id="13"/>
    </w:p>
    <w:p w:rsidR="008949FB"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7973470" w:history="1">
        <w:r w:rsidR="008949FB" w:rsidRPr="00591A3F">
          <w:rPr>
            <w:rStyle w:val="af0"/>
            <w:rFonts w:hint="eastAsia"/>
            <w:noProof/>
          </w:rPr>
          <w:t>摘</w:t>
        </w:r>
        <w:r w:rsidR="008949FB" w:rsidRPr="00591A3F">
          <w:rPr>
            <w:rStyle w:val="af0"/>
            <w:noProof/>
          </w:rPr>
          <w:t xml:space="preserve"> </w:t>
        </w:r>
        <w:r w:rsidR="008949FB" w:rsidRPr="00591A3F">
          <w:rPr>
            <w:rStyle w:val="af0"/>
            <w:rFonts w:hint="eastAsia"/>
            <w:noProof/>
          </w:rPr>
          <w:t>要</w:t>
        </w:r>
        <w:r w:rsidR="008949FB">
          <w:rPr>
            <w:noProof/>
            <w:webHidden/>
          </w:rPr>
          <w:tab/>
        </w:r>
        <w:r w:rsidR="008949FB">
          <w:rPr>
            <w:noProof/>
            <w:webHidden/>
          </w:rPr>
          <w:fldChar w:fldCharType="begin"/>
        </w:r>
        <w:r w:rsidR="008949FB">
          <w:rPr>
            <w:noProof/>
            <w:webHidden/>
          </w:rPr>
          <w:instrText xml:space="preserve"> PAGEREF _Toc527973470 \h </w:instrText>
        </w:r>
        <w:r w:rsidR="008949FB">
          <w:rPr>
            <w:noProof/>
            <w:webHidden/>
          </w:rPr>
        </w:r>
        <w:r w:rsidR="008949FB">
          <w:rPr>
            <w:noProof/>
            <w:webHidden/>
          </w:rPr>
          <w:fldChar w:fldCharType="separate"/>
        </w:r>
        <w:r w:rsidR="00806637">
          <w:rPr>
            <w:noProof/>
            <w:webHidden/>
          </w:rPr>
          <w:t>I</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71" w:history="1">
        <w:r w:rsidR="008949FB" w:rsidRPr="00591A3F">
          <w:rPr>
            <w:rStyle w:val="af0"/>
            <w:rFonts w:ascii="Arial Unicode MS" w:eastAsia="Arial Unicode MS" w:hAnsi="Arial Unicode MS" w:cs="Arial Unicode MS"/>
            <w:noProof/>
          </w:rPr>
          <w:t>Abstract</w:t>
        </w:r>
        <w:r w:rsidR="008949FB">
          <w:rPr>
            <w:noProof/>
            <w:webHidden/>
          </w:rPr>
          <w:tab/>
        </w:r>
        <w:r w:rsidR="008949FB">
          <w:rPr>
            <w:noProof/>
            <w:webHidden/>
          </w:rPr>
          <w:fldChar w:fldCharType="begin"/>
        </w:r>
        <w:r w:rsidR="008949FB">
          <w:rPr>
            <w:noProof/>
            <w:webHidden/>
          </w:rPr>
          <w:instrText xml:space="preserve"> PAGEREF _Toc527973471 \h </w:instrText>
        </w:r>
        <w:r w:rsidR="008949FB">
          <w:rPr>
            <w:noProof/>
            <w:webHidden/>
          </w:rPr>
        </w:r>
        <w:r w:rsidR="008949FB">
          <w:rPr>
            <w:noProof/>
            <w:webHidden/>
          </w:rPr>
          <w:fldChar w:fldCharType="separate"/>
        </w:r>
        <w:r w:rsidR="00806637">
          <w:rPr>
            <w:noProof/>
            <w:webHidden/>
          </w:rPr>
          <w:t>III</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72" w:history="1">
        <w:r w:rsidR="008949FB" w:rsidRPr="00591A3F">
          <w:rPr>
            <w:rStyle w:val="af0"/>
            <w:rFonts w:hint="eastAsia"/>
            <w:noProof/>
          </w:rPr>
          <w:t>目录</w:t>
        </w:r>
        <w:r w:rsidR="008949FB">
          <w:rPr>
            <w:noProof/>
            <w:webHidden/>
          </w:rPr>
          <w:tab/>
        </w:r>
        <w:r w:rsidR="008949FB">
          <w:rPr>
            <w:noProof/>
            <w:webHidden/>
          </w:rPr>
          <w:fldChar w:fldCharType="begin"/>
        </w:r>
        <w:r w:rsidR="008949FB">
          <w:rPr>
            <w:noProof/>
            <w:webHidden/>
          </w:rPr>
          <w:instrText xml:space="preserve"> PAGEREF _Toc527973472 \h </w:instrText>
        </w:r>
        <w:r w:rsidR="008949FB">
          <w:rPr>
            <w:noProof/>
            <w:webHidden/>
          </w:rPr>
        </w:r>
        <w:r w:rsidR="008949FB">
          <w:rPr>
            <w:noProof/>
            <w:webHidden/>
          </w:rPr>
          <w:fldChar w:fldCharType="separate"/>
        </w:r>
        <w:r w:rsidR="00806637">
          <w:rPr>
            <w:noProof/>
            <w:webHidden/>
          </w:rPr>
          <w:t>VI</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73" w:history="1">
        <w:r w:rsidR="008949FB" w:rsidRPr="00591A3F">
          <w:rPr>
            <w:rStyle w:val="af0"/>
            <w:rFonts w:hint="eastAsia"/>
            <w:noProof/>
          </w:rPr>
          <w:t>图目录</w:t>
        </w:r>
        <w:r w:rsidR="008949FB">
          <w:rPr>
            <w:noProof/>
            <w:webHidden/>
          </w:rPr>
          <w:tab/>
        </w:r>
        <w:r w:rsidR="008949FB">
          <w:rPr>
            <w:noProof/>
            <w:webHidden/>
          </w:rPr>
          <w:fldChar w:fldCharType="begin"/>
        </w:r>
        <w:r w:rsidR="008949FB">
          <w:rPr>
            <w:noProof/>
            <w:webHidden/>
          </w:rPr>
          <w:instrText xml:space="preserve"> PAGEREF _Toc527973473 \h </w:instrText>
        </w:r>
        <w:r w:rsidR="008949FB">
          <w:rPr>
            <w:noProof/>
            <w:webHidden/>
          </w:rPr>
        </w:r>
        <w:r w:rsidR="008949FB">
          <w:rPr>
            <w:noProof/>
            <w:webHidden/>
          </w:rPr>
          <w:fldChar w:fldCharType="separate"/>
        </w:r>
        <w:r w:rsidR="00806637">
          <w:rPr>
            <w:noProof/>
            <w:webHidden/>
          </w:rPr>
          <w:t>X</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74" w:history="1">
        <w:r w:rsidR="008949FB" w:rsidRPr="00591A3F">
          <w:rPr>
            <w:rStyle w:val="af0"/>
            <w:rFonts w:hint="eastAsia"/>
            <w:noProof/>
          </w:rPr>
          <w:t>表目录</w:t>
        </w:r>
        <w:r w:rsidR="008949FB">
          <w:rPr>
            <w:noProof/>
            <w:webHidden/>
          </w:rPr>
          <w:tab/>
        </w:r>
        <w:r w:rsidR="008949FB">
          <w:rPr>
            <w:noProof/>
            <w:webHidden/>
          </w:rPr>
          <w:fldChar w:fldCharType="begin"/>
        </w:r>
        <w:r w:rsidR="008949FB">
          <w:rPr>
            <w:noProof/>
            <w:webHidden/>
          </w:rPr>
          <w:instrText xml:space="preserve"> PAGEREF _Toc527973474 \h </w:instrText>
        </w:r>
        <w:r w:rsidR="008949FB">
          <w:rPr>
            <w:noProof/>
            <w:webHidden/>
          </w:rPr>
        </w:r>
        <w:r w:rsidR="008949FB">
          <w:rPr>
            <w:noProof/>
            <w:webHidden/>
          </w:rPr>
          <w:fldChar w:fldCharType="separate"/>
        </w:r>
        <w:r w:rsidR="00806637">
          <w:rPr>
            <w:noProof/>
            <w:webHidden/>
          </w:rPr>
          <w:t>XIV</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75" w:history="1">
        <w:r w:rsidR="008949FB" w:rsidRPr="00591A3F">
          <w:rPr>
            <w:rStyle w:val="af0"/>
            <w:rFonts w:hint="eastAsia"/>
            <w:noProof/>
          </w:rPr>
          <w:t>第</w:t>
        </w:r>
        <w:r w:rsidR="008949FB" w:rsidRPr="00591A3F">
          <w:rPr>
            <w:rStyle w:val="af0"/>
            <w:rFonts w:hint="eastAsia"/>
            <w:noProof/>
          </w:rPr>
          <w:t xml:space="preserve"> 1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绪论</w:t>
        </w:r>
        <w:r w:rsidR="008949FB">
          <w:rPr>
            <w:noProof/>
            <w:webHidden/>
          </w:rPr>
          <w:tab/>
        </w:r>
        <w:r w:rsidR="008949FB">
          <w:rPr>
            <w:noProof/>
            <w:webHidden/>
          </w:rPr>
          <w:fldChar w:fldCharType="begin"/>
        </w:r>
        <w:r w:rsidR="008949FB">
          <w:rPr>
            <w:noProof/>
            <w:webHidden/>
          </w:rPr>
          <w:instrText xml:space="preserve"> PAGEREF _Toc527973475 \h </w:instrText>
        </w:r>
        <w:r w:rsidR="008949FB">
          <w:rPr>
            <w:noProof/>
            <w:webHidden/>
          </w:rPr>
        </w:r>
        <w:r w:rsidR="008949FB">
          <w:rPr>
            <w:noProof/>
            <w:webHidden/>
          </w:rPr>
          <w:fldChar w:fldCharType="separate"/>
        </w:r>
        <w:r w:rsidR="00806637">
          <w:rPr>
            <w:noProof/>
            <w:webHidden/>
          </w:rPr>
          <w:t>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76" w:history="1">
        <w:r w:rsidR="008949FB" w:rsidRPr="00591A3F">
          <w:rPr>
            <w:rStyle w:val="af0"/>
            <w:noProof/>
          </w:rPr>
          <w:t>1.1</w:t>
        </w:r>
        <w:r w:rsidR="008949FB" w:rsidRPr="00591A3F">
          <w:rPr>
            <w:rStyle w:val="af0"/>
            <w:rFonts w:hint="eastAsia"/>
            <w:noProof/>
          </w:rPr>
          <w:t xml:space="preserve"> </w:t>
        </w:r>
        <w:r w:rsidR="008949FB" w:rsidRPr="00591A3F">
          <w:rPr>
            <w:rStyle w:val="af0"/>
            <w:rFonts w:hint="eastAsia"/>
            <w:noProof/>
          </w:rPr>
          <w:t>研究背景</w:t>
        </w:r>
        <w:r w:rsidR="008949FB">
          <w:rPr>
            <w:noProof/>
            <w:webHidden/>
          </w:rPr>
          <w:tab/>
        </w:r>
        <w:r w:rsidR="008949FB">
          <w:rPr>
            <w:noProof/>
            <w:webHidden/>
          </w:rPr>
          <w:fldChar w:fldCharType="begin"/>
        </w:r>
        <w:r w:rsidR="008949FB">
          <w:rPr>
            <w:noProof/>
            <w:webHidden/>
          </w:rPr>
          <w:instrText xml:space="preserve"> PAGEREF _Toc527973476 \h </w:instrText>
        </w:r>
        <w:r w:rsidR="008949FB">
          <w:rPr>
            <w:noProof/>
            <w:webHidden/>
          </w:rPr>
        </w:r>
        <w:r w:rsidR="008949FB">
          <w:rPr>
            <w:noProof/>
            <w:webHidden/>
          </w:rPr>
          <w:fldChar w:fldCharType="separate"/>
        </w:r>
        <w:r w:rsidR="00806637">
          <w:rPr>
            <w:noProof/>
            <w:webHidden/>
          </w:rPr>
          <w:t>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77" w:history="1">
        <w:r w:rsidR="008949FB" w:rsidRPr="00591A3F">
          <w:rPr>
            <w:rStyle w:val="af0"/>
            <w:noProof/>
          </w:rPr>
          <w:t>1.2</w:t>
        </w:r>
        <w:r w:rsidR="008949FB" w:rsidRPr="00591A3F">
          <w:rPr>
            <w:rStyle w:val="af0"/>
            <w:rFonts w:hint="eastAsia"/>
            <w:noProof/>
          </w:rPr>
          <w:t xml:space="preserve"> </w:t>
        </w:r>
        <w:r w:rsidR="008949FB" w:rsidRPr="00591A3F">
          <w:rPr>
            <w:rStyle w:val="af0"/>
            <w:rFonts w:hint="eastAsia"/>
            <w:noProof/>
          </w:rPr>
          <w:t>研究现状</w:t>
        </w:r>
        <w:r w:rsidR="008949FB">
          <w:rPr>
            <w:noProof/>
            <w:webHidden/>
          </w:rPr>
          <w:tab/>
        </w:r>
        <w:r w:rsidR="008949FB">
          <w:rPr>
            <w:noProof/>
            <w:webHidden/>
          </w:rPr>
          <w:fldChar w:fldCharType="begin"/>
        </w:r>
        <w:r w:rsidR="008949FB">
          <w:rPr>
            <w:noProof/>
            <w:webHidden/>
          </w:rPr>
          <w:instrText xml:space="preserve"> PAGEREF _Toc527973477 \h </w:instrText>
        </w:r>
        <w:r w:rsidR="008949FB">
          <w:rPr>
            <w:noProof/>
            <w:webHidden/>
          </w:rPr>
        </w:r>
        <w:r w:rsidR="008949FB">
          <w:rPr>
            <w:noProof/>
            <w:webHidden/>
          </w:rPr>
          <w:fldChar w:fldCharType="separate"/>
        </w:r>
        <w:r w:rsidR="00806637">
          <w:rPr>
            <w:noProof/>
            <w:webHidden/>
          </w:rPr>
          <w:t>3</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78" w:history="1">
        <w:r w:rsidR="008949FB" w:rsidRPr="00591A3F">
          <w:rPr>
            <w:rStyle w:val="af0"/>
          </w:rPr>
          <w:t>1.2.1</w:t>
        </w:r>
        <w:r w:rsidR="008949FB" w:rsidRPr="00591A3F">
          <w:rPr>
            <w:rStyle w:val="af0"/>
            <w:rFonts w:hint="eastAsia"/>
          </w:rPr>
          <w:t xml:space="preserve"> </w:t>
        </w:r>
        <w:r w:rsidR="008949FB" w:rsidRPr="00591A3F">
          <w:rPr>
            <w:rStyle w:val="af0"/>
            <w:rFonts w:hint="eastAsia"/>
          </w:rPr>
          <w:t>三维建模方法</w:t>
        </w:r>
        <w:r w:rsidR="008949FB">
          <w:rPr>
            <w:webHidden/>
          </w:rPr>
          <w:tab/>
        </w:r>
        <w:r w:rsidR="008949FB">
          <w:rPr>
            <w:webHidden/>
          </w:rPr>
          <w:fldChar w:fldCharType="begin"/>
        </w:r>
        <w:r w:rsidR="008949FB">
          <w:rPr>
            <w:webHidden/>
          </w:rPr>
          <w:instrText xml:space="preserve"> PAGEREF _Toc527973478 \h </w:instrText>
        </w:r>
        <w:r w:rsidR="008949FB">
          <w:rPr>
            <w:webHidden/>
          </w:rPr>
        </w:r>
        <w:r w:rsidR="008949FB">
          <w:rPr>
            <w:webHidden/>
          </w:rPr>
          <w:fldChar w:fldCharType="separate"/>
        </w:r>
        <w:r w:rsidR="00806637">
          <w:rPr>
            <w:webHidden/>
          </w:rPr>
          <w:t>3</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79" w:history="1">
        <w:r w:rsidR="008949FB" w:rsidRPr="00591A3F">
          <w:rPr>
            <w:rStyle w:val="af0"/>
          </w:rPr>
          <w:t>1.2.2</w:t>
        </w:r>
        <w:r w:rsidR="008949FB" w:rsidRPr="00591A3F">
          <w:rPr>
            <w:rStyle w:val="af0"/>
            <w:rFonts w:hint="eastAsia"/>
          </w:rPr>
          <w:t xml:space="preserve"> </w:t>
        </w:r>
        <w:r w:rsidR="008949FB" w:rsidRPr="00591A3F">
          <w:rPr>
            <w:rStyle w:val="af0"/>
            <w:rFonts w:hint="eastAsia"/>
          </w:rPr>
          <w:t>三维模型运动提取方法</w:t>
        </w:r>
        <w:r w:rsidR="008949FB">
          <w:rPr>
            <w:webHidden/>
          </w:rPr>
          <w:tab/>
        </w:r>
        <w:r w:rsidR="008949FB">
          <w:rPr>
            <w:webHidden/>
          </w:rPr>
          <w:fldChar w:fldCharType="begin"/>
        </w:r>
        <w:r w:rsidR="008949FB">
          <w:rPr>
            <w:webHidden/>
          </w:rPr>
          <w:instrText xml:space="preserve"> PAGEREF _Toc527973479 \h </w:instrText>
        </w:r>
        <w:r w:rsidR="008949FB">
          <w:rPr>
            <w:webHidden/>
          </w:rPr>
        </w:r>
        <w:r w:rsidR="008949FB">
          <w:rPr>
            <w:webHidden/>
          </w:rPr>
          <w:fldChar w:fldCharType="separate"/>
        </w:r>
        <w:r w:rsidR="00806637">
          <w:rPr>
            <w:webHidden/>
          </w:rPr>
          <w:t>7</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80" w:history="1">
        <w:r w:rsidR="008949FB" w:rsidRPr="00591A3F">
          <w:rPr>
            <w:rStyle w:val="af0"/>
          </w:rPr>
          <w:t>1.2.3</w:t>
        </w:r>
        <w:r w:rsidR="008949FB" w:rsidRPr="00591A3F">
          <w:rPr>
            <w:rStyle w:val="af0"/>
            <w:rFonts w:hint="eastAsia"/>
          </w:rPr>
          <w:t xml:space="preserve"> </w:t>
        </w:r>
        <w:r w:rsidR="008949FB" w:rsidRPr="00591A3F">
          <w:rPr>
            <w:rStyle w:val="af0"/>
            <w:rFonts w:hint="eastAsia"/>
          </w:rPr>
          <w:t>三维模型的网格优化方法</w:t>
        </w:r>
        <w:r w:rsidR="008949FB">
          <w:rPr>
            <w:webHidden/>
          </w:rPr>
          <w:tab/>
        </w:r>
        <w:r w:rsidR="008949FB">
          <w:rPr>
            <w:webHidden/>
          </w:rPr>
          <w:fldChar w:fldCharType="begin"/>
        </w:r>
        <w:r w:rsidR="008949FB">
          <w:rPr>
            <w:webHidden/>
          </w:rPr>
          <w:instrText xml:space="preserve"> PAGEREF _Toc527973480 \h </w:instrText>
        </w:r>
        <w:r w:rsidR="008949FB">
          <w:rPr>
            <w:webHidden/>
          </w:rPr>
        </w:r>
        <w:r w:rsidR="008949FB">
          <w:rPr>
            <w:webHidden/>
          </w:rPr>
          <w:fldChar w:fldCharType="separate"/>
        </w:r>
        <w:r w:rsidR="00806637">
          <w:rPr>
            <w:webHidden/>
          </w:rPr>
          <w:t>9</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1" w:history="1">
        <w:r w:rsidR="008949FB" w:rsidRPr="00591A3F">
          <w:rPr>
            <w:rStyle w:val="af0"/>
            <w:noProof/>
          </w:rPr>
          <w:t>1.3</w:t>
        </w:r>
        <w:r w:rsidR="008949FB" w:rsidRPr="00591A3F">
          <w:rPr>
            <w:rStyle w:val="af0"/>
            <w:rFonts w:hint="eastAsia"/>
            <w:noProof/>
          </w:rPr>
          <w:t xml:space="preserve"> </w:t>
        </w:r>
        <w:r w:rsidR="008949FB" w:rsidRPr="00591A3F">
          <w:rPr>
            <w:rStyle w:val="af0"/>
            <w:rFonts w:hint="eastAsia"/>
            <w:noProof/>
          </w:rPr>
          <w:t>研究内容及意义</w:t>
        </w:r>
        <w:r w:rsidR="008949FB">
          <w:rPr>
            <w:noProof/>
            <w:webHidden/>
          </w:rPr>
          <w:tab/>
        </w:r>
        <w:r w:rsidR="008949FB">
          <w:rPr>
            <w:noProof/>
            <w:webHidden/>
          </w:rPr>
          <w:fldChar w:fldCharType="begin"/>
        </w:r>
        <w:r w:rsidR="008949FB">
          <w:rPr>
            <w:noProof/>
            <w:webHidden/>
          </w:rPr>
          <w:instrText xml:space="preserve"> PAGEREF _Toc527973481 \h </w:instrText>
        </w:r>
        <w:r w:rsidR="008949FB">
          <w:rPr>
            <w:noProof/>
            <w:webHidden/>
          </w:rPr>
        </w:r>
        <w:r w:rsidR="008949FB">
          <w:rPr>
            <w:noProof/>
            <w:webHidden/>
          </w:rPr>
          <w:fldChar w:fldCharType="separate"/>
        </w:r>
        <w:r w:rsidR="00806637">
          <w:rPr>
            <w:noProof/>
            <w:webHidden/>
          </w:rPr>
          <w:t>10</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2" w:history="1">
        <w:r w:rsidR="008949FB" w:rsidRPr="00591A3F">
          <w:rPr>
            <w:rStyle w:val="af0"/>
            <w:noProof/>
          </w:rPr>
          <w:t>1.4</w:t>
        </w:r>
        <w:r w:rsidR="008949FB" w:rsidRPr="00591A3F">
          <w:rPr>
            <w:rStyle w:val="af0"/>
            <w:rFonts w:hint="eastAsia"/>
            <w:noProof/>
          </w:rPr>
          <w:t xml:space="preserve"> </w:t>
        </w:r>
        <w:r w:rsidR="008949FB" w:rsidRPr="00591A3F">
          <w:rPr>
            <w:rStyle w:val="af0"/>
            <w:rFonts w:hint="eastAsia"/>
            <w:noProof/>
          </w:rPr>
          <w:t>论文章节安排</w:t>
        </w:r>
        <w:r w:rsidR="008949FB">
          <w:rPr>
            <w:noProof/>
            <w:webHidden/>
          </w:rPr>
          <w:tab/>
        </w:r>
        <w:r w:rsidR="008949FB">
          <w:rPr>
            <w:noProof/>
            <w:webHidden/>
          </w:rPr>
          <w:fldChar w:fldCharType="begin"/>
        </w:r>
        <w:r w:rsidR="008949FB">
          <w:rPr>
            <w:noProof/>
            <w:webHidden/>
          </w:rPr>
          <w:instrText xml:space="preserve"> PAGEREF _Toc527973482 \h </w:instrText>
        </w:r>
        <w:r w:rsidR="008949FB">
          <w:rPr>
            <w:noProof/>
            <w:webHidden/>
          </w:rPr>
        </w:r>
        <w:r w:rsidR="008949FB">
          <w:rPr>
            <w:noProof/>
            <w:webHidden/>
          </w:rPr>
          <w:fldChar w:fldCharType="separate"/>
        </w:r>
        <w:r w:rsidR="00806637">
          <w:rPr>
            <w:noProof/>
            <w:webHidden/>
          </w:rPr>
          <w:t>12</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483" w:history="1">
        <w:r w:rsidR="008949FB" w:rsidRPr="00591A3F">
          <w:rPr>
            <w:rStyle w:val="af0"/>
            <w:rFonts w:hint="eastAsia"/>
            <w:noProof/>
          </w:rPr>
          <w:t>第</w:t>
        </w:r>
        <w:r w:rsidR="008949FB" w:rsidRPr="00591A3F">
          <w:rPr>
            <w:rStyle w:val="af0"/>
            <w:rFonts w:hint="eastAsia"/>
            <w:noProof/>
          </w:rPr>
          <w:t xml:space="preserve"> 2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多视角的交互式三维模型建模方法</w:t>
        </w:r>
        <w:r w:rsidR="008949FB">
          <w:rPr>
            <w:noProof/>
            <w:webHidden/>
          </w:rPr>
          <w:tab/>
        </w:r>
        <w:r w:rsidR="008949FB">
          <w:rPr>
            <w:noProof/>
            <w:webHidden/>
          </w:rPr>
          <w:fldChar w:fldCharType="begin"/>
        </w:r>
        <w:r w:rsidR="008949FB">
          <w:rPr>
            <w:noProof/>
            <w:webHidden/>
          </w:rPr>
          <w:instrText xml:space="preserve"> PAGEREF _Toc527973483 \h </w:instrText>
        </w:r>
        <w:r w:rsidR="008949FB">
          <w:rPr>
            <w:noProof/>
            <w:webHidden/>
          </w:rPr>
        </w:r>
        <w:r w:rsidR="008949FB">
          <w:rPr>
            <w:noProof/>
            <w:webHidden/>
          </w:rPr>
          <w:fldChar w:fldCharType="separate"/>
        </w:r>
        <w:r w:rsidR="00806637">
          <w:rPr>
            <w:noProof/>
            <w:webHidden/>
          </w:rPr>
          <w:t>14</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4" w:history="1">
        <w:r w:rsidR="008949FB" w:rsidRPr="00591A3F">
          <w:rPr>
            <w:rStyle w:val="af0"/>
            <w:noProof/>
          </w:rPr>
          <w:t>2.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484 \h </w:instrText>
        </w:r>
        <w:r w:rsidR="008949FB">
          <w:rPr>
            <w:noProof/>
            <w:webHidden/>
          </w:rPr>
        </w:r>
        <w:r w:rsidR="008949FB">
          <w:rPr>
            <w:noProof/>
            <w:webHidden/>
          </w:rPr>
          <w:fldChar w:fldCharType="separate"/>
        </w:r>
        <w:r w:rsidR="00806637">
          <w:rPr>
            <w:noProof/>
            <w:webHidden/>
          </w:rPr>
          <w:t>14</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5" w:history="1">
        <w:r w:rsidR="008949FB" w:rsidRPr="00591A3F">
          <w:rPr>
            <w:rStyle w:val="af0"/>
            <w:noProof/>
          </w:rPr>
          <w:t>2.2</w:t>
        </w:r>
        <w:r w:rsidR="008949FB" w:rsidRPr="00591A3F">
          <w:rPr>
            <w:rStyle w:val="af0"/>
            <w:rFonts w:hint="eastAsia"/>
            <w:noProof/>
            <w:lang w:val="en-GB"/>
          </w:rPr>
          <w:t xml:space="preserve"> </w:t>
        </w:r>
        <w:r w:rsidR="008949FB" w:rsidRPr="00591A3F">
          <w:rPr>
            <w:rStyle w:val="af0"/>
            <w:rFonts w:hint="eastAsia"/>
            <w:noProof/>
            <w:lang w:val="en-GB"/>
          </w:rPr>
          <w:t>相关背景</w:t>
        </w:r>
        <w:r w:rsidR="008949FB">
          <w:rPr>
            <w:noProof/>
            <w:webHidden/>
          </w:rPr>
          <w:tab/>
        </w:r>
        <w:r w:rsidR="008949FB">
          <w:rPr>
            <w:noProof/>
            <w:webHidden/>
          </w:rPr>
          <w:fldChar w:fldCharType="begin"/>
        </w:r>
        <w:r w:rsidR="008949FB">
          <w:rPr>
            <w:noProof/>
            <w:webHidden/>
          </w:rPr>
          <w:instrText xml:space="preserve"> PAGEREF _Toc527973485 \h </w:instrText>
        </w:r>
        <w:r w:rsidR="008949FB">
          <w:rPr>
            <w:noProof/>
            <w:webHidden/>
          </w:rPr>
        </w:r>
        <w:r w:rsidR="008949FB">
          <w:rPr>
            <w:noProof/>
            <w:webHidden/>
          </w:rPr>
          <w:fldChar w:fldCharType="separate"/>
        </w:r>
        <w:r w:rsidR="00806637">
          <w:rPr>
            <w:noProof/>
            <w:webHidden/>
          </w:rPr>
          <w:t>16</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86" w:history="1">
        <w:r w:rsidR="008949FB" w:rsidRPr="00591A3F">
          <w:rPr>
            <w:rStyle w:val="af0"/>
            <w:lang w:val="en-GB"/>
          </w:rPr>
          <w:t>2.2.1</w:t>
        </w:r>
        <w:r w:rsidR="008949FB" w:rsidRPr="00591A3F">
          <w:rPr>
            <w:rStyle w:val="af0"/>
            <w:rFonts w:hint="eastAsia"/>
            <w:lang w:val="en-GB"/>
          </w:rPr>
          <w:t xml:space="preserve"> </w:t>
        </w:r>
        <w:r w:rsidR="008949FB" w:rsidRPr="00591A3F">
          <w:rPr>
            <w:rStyle w:val="af0"/>
            <w:rFonts w:hint="eastAsia"/>
            <w:lang w:val="en-GB"/>
          </w:rPr>
          <w:t>基于多视角的三维建模</w:t>
        </w:r>
        <w:r w:rsidR="008949FB">
          <w:rPr>
            <w:webHidden/>
          </w:rPr>
          <w:tab/>
        </w:r>
        <w:r w:rsidR="008949FB">
          <w:rPr>
            <w:webHidden/>
          </w:rPr>
          <w:fldChar w:fldCharType="begin"/>
        </w:r>
        <w:r w:rsidR="008949FB">
          <w:rPr>
            <w:webHidden/>
          </w:rPr>
          <w:instrText xml:space="preserve"> PAGEREF _Toc527973486 \h </w:instrText>
        </w:r>
        <w:r w:rsidR="008949FB">
          <w:rPr>
            <w:webHidden/>
          </w:rPr>
        </w:r>
        <w:r w:rsidR="008949FB">
          <w:rPr>
            <w:webHidden/>
          </w:rPr>
          <w:fldChar w:fldCharType="separate"/>
        </w:r>
        <w:r w:rsidR="00806637">
          <w:rPr>
            <w:webHidden/>
          </w:rPr>
          <w:t>16</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87" w:history="1">
        <w:r w:rsidR="008949FB" w:rsidRPr="00591A3F">
          <w:rPr>
            <w:rStyle w:val="af0"/>
            <w:lang w:val="en-GB"/>
          </w:rPr>
          <w:t>2.2.2</w:t>
        </w:r>
        <w:r w:rsidR="008949FB" w:rsidRPr="00591A3F">
          <w:rPr>
            <w:rStyle w:val="af0"/>
            <w:rFonts w:hint="eastAsia"/>
            <w:lang w:val="en-GB"/>
          </w:rPr>
          <w:t xml:space="preserve"> </w:t>
        </w:r>
        <w:r w:rsidR="008949FB" w:rsidRPr="00591A3F">
          <w:rPr>
            <w:rStyle w:val="af0"/>
            <w:rFonts w:hint="eastAsia"/>
            <w:lang w:val="en-GB"/>
          </w:rPr>
          <w:t>基于草图的三维建模</w:t>
        </w:r>
        <w:r w:rsidR="008949FB">
          <w:rPr>
            <w:webHidden/>
          </w:rPr>
          <w:tab/>
        </w:r>
        <w:r w:rsidR="008949FB">
          <w:rPr>
            <w:webHidden/>
          </w:rPr>
          <w:fldChar w:fldCharType="begin"/>
        </w:r>
        <w:r w:rsidR="008949FB">
          <w:rPr>
            <w:webHidden/>
          </w:rPr>
          <w:instrText xml:space="preserve"> PAGEREF _Toc527973487 \h </w:instrText>
        </w:r>
        <w:r w:rsidR="008949FB">
          <w:rPr>
            <w:webHidden/>
          </w:rPr>
        </w:r>
        <w:r w:rsidR="008949FB">
          <w:rPr>
            <w:webHidden/>
          </w:rPr>
          <w:fldChar w:fldCharType="separate"/>
        </w:r>
        <w:r w:rsidR="00806637">
          <w:rPr>
            <w:webHidden/>
          </w:rPr>
          <w:t>1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8" w:history="1">
        <w:r w:rsidR="008949FB" w:rsidRPr="00591A3F">
          <w:rPr>
            <w:rStyle w:val="af0"/>
            <w:noProof/>
          </w:rPr>
          <w:t xml:space="preserve">2.3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488 \h </w:instrText>
        </w:r>
        <w:r w:rsidR="008949FB">
          <w:rPr>
            <w:noProof/>
            <w:webHidden/>
          </w:rPr>
        </w:r>
        <w:r w:rsidR="008949FB">
          <w:rPr>
            <w:noProof/>
            <w:webHidden/>
          </w:rPr>
          <w:fldChar w:fldCharType="separate"/>
        </w:r>
        <w:r w:rsidR="00806637">
          <w:rPr>
            <w:noProof/>
            <w:webHidden/>
          </w:rPr>
          <w:t>18</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89" w:history="1">
        <w:r w:rsidR="008949FB" w:rsidRPr="00591A3F">
          <w:rPr>
            <w:rStyle w:val="af0"/>
            <w:noProof/>
          </w:rPr>
          <w:t>2.4</w:t>
        </w:r>
        <w:r w:rsidR="008949FB" w:rsidRPr="00591A3F">
          <w:rPr>
            <w:rStyle w:val="af0"/>
            <w:rFonts w:hint="eastAsia"/>
            <w:noProof/>
          </w:rPr>
          <w:t xml:space="preserve"> </w:t>
        </w:r>
        <w:r w:rsidR="008949FB" w:rsidRPr="00591A3F">
          <w:rPr>
            <w:rStyle w:val="af0"/>
            <w:rFonts w:hint="eastAsia"/>
            <w:noProof/>
          </w:rPr>
          <w:t>立体视觉数学模型</w:t>
        </w:r>
        <w:r w:rsidR="008949FB">
          <w:rPr>
            <w:noProof/>
            <w:webHidden/>
          </w:rPr>
          <w:tab/>
        </w:r>
        <w:r w:rsidR="008949FB">
          <w:rPr>
            <w:noProof/>
            <w:webHidden/>
          </w:rPr>
          <w:fldChar w:fldCharType="begin"/>
        </w:r>
        <w:r w:rsidR="008949FB">
          <w:rPr>
            <w:noProof/>
            <w:webHidden/>
          </w:rPr>
          <w:instrText xml:space="preserve"> PAGEREF _Toc527973489 \h </w:instrText>
        </w:r>
        <w:r w:rsidR="008949FB">
          <w:rPr>
            <w:noProof/>
            <w:webHidden/>
          </w:rPr>
        </w:r>
        <w:r w:rsidR="008949FB">
          <w:rPr>
            <w:noProof/>
            <w:webHidden/>
          </w:rPr>
          <w:fldChar w:fldCharType="separate"/>
        </w:r>
        <w:r w:rsidR="00806637">
          <w:rPr>
            <w:noProof/>
            <w:webHidden/>
          </w:rPr>
          <w:t>19</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0" w:history="1">
        <w:r w:rsidR="008949FB" w:rsidRPr="00591A3F">
          <w:rPr>
            <w:rStyle w:val="af0"/>
            <w:lang w:val="en-GB"/>
          </w:rPr>
          <w:t>2.4.1</w:t>
        </w:r>
        <w:r w:rsidR="008949FB" w:rsidRPr="00591A3F">
          <w:rPr>
            <w:rStyle w:val="af0"/>
            <w:rFonts w:hint="eastAsia"/>
            <w:lang w:val="en-GB"/>
          </w:rPr>
          <w:t xml:space="preserve"> </w:t>
        </w:r>
        <w:r w:rsidR="008949FB" w:rsidRPr="00591A3F">
          <w:rPr>
            <w:rStyle w:val="af0"/>
            <w:rFonts w:hint="eastAsia"/>
            <w:lang w:val="en-GB"/>
          </w:rPr>
          <w:t>像素坐标与三维坐标变换关系</w:t>
        </w:r>
        <w:r w:rsidR="008949FB">
          <w:rPr>
            <w:webHidden/>
          </w:rPr>
          <w:tab/>
        </w:r>
        <w:r w:rsidR="008949FB">
          <w:rPr>
            <w:webHidden/>
          </w:rPr>
          <w:fldChar w:fldCharType="begin"/>
        </w:r>
        <w:r w:rsidR="008949FB">
          <w:rPr>
            <w:webHidden/>
          </w:rPr>
          <w:instrText xml:space="preserve"> PAGEREF _Toc527973490 \h </w:instrText>
        </w:r>
        <w:r w:rsidR="008949FB">
          <w:rPr>
            <w:webHidden/>
          </w:rPr>
        </w:r>
        <w:r w:rsidR="008949FB">
          <w:rPr>
            <w:webHidden/>
          </w:rPr>
          <w:fldChar w:fldCharType="separate"/>
        </w:r>
        <w:r w:rsidR="00806637">
          <w:rPr>
            <w:webHidden/>
          </w:rPr>
          <w:t>19</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1" w:history="1">
        <w:r w:rsidR="008949FB" w:rsidRPr="00591A3F">
          <w:rPr>
            <w:rStyle w:val="af0"/>
          </w:rPr>
          <w:t>2.4.2</w:t>
        </w:r>
        <w:r w:rsidR="008949FB" w:rsidRPr="00591A3F">
          <w:rPr>
            <w:rStyle w:val="af0"/>
            <w:rFonts w:hint="eastAsia"/>
          </w:rPr>
          <w:t xml:space="preserve"> </w:t>
        </w:r>
        <w:r w:rsidR="008949FB" w:rsidRPr="00591A3F">
          <w:rPr>
            <w:rStyle w:val="af0"/>
            <w:rFonts w:hint="eastAsia"/>
          </w:rPr>
          <w:t>计算投影参数</w:t>
        </w:r>
        <w:r w:rsidR="008949FB">
          <w:rPr>
            <w:webHidden/>
          </w:rPr>
          <w:tab/>
        </w:r>
        <w:r w:rsidR="008949FB">
          <w:rPr>
            <w:webHidden/>
          </w:rPr>
          <w:fldChar w:fldCharType="begin"/>
        </w:r>
        <w:r w:rsidR="008949FB">
          <w:rPr>
            <w:webHidden/>
          </w:rPr>
          <w:instrText xml:space="preserve"> PAGEREF _Toc527973491 \h </w:instrText>
        </w:r>
        <w:r w:rsidR="008949FB">
          <w:rPr>
            <w:webHidden/>
          </w:rPr>
        </w:r>
        <w:r w:rsidR="008949FB">
          <w:rPr>
            <w:webHidden/>
          </w:rPr>
          <w:fldChar w:fldCharType="separate"/>
        </w:r>
        <w:r w:rsidR="00806637">
          <w:rPr>
            <w:webHidden/>
          </w:rPr>
          <w:t>20</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92" w:history="1">
        <w:r w:rsidR="008949FB" w:rsidRPr="00591A3F">
          <w:rPr>
            <w:rStyle w:val="af0"/>
            <w:noProof/>
          </w:rPr>
          <w:t>2.5</w:t>
        </w:r>
        <w:r w:rsidR="008949FB" w:rsidRPr="00591A3F">
          <w:rPr>
            <w:rStyle w:val="af0"/>
            <w:rFonts w:hint="eastAsia"/>
            <w:noProof/>
          </w:rPr>
          <w:t xml:space="preserve"> </w:t>
        </w:r>
        <w:r w:rsidR="008949FB" w:rsidRPr="00591A3F">
          <w:rPr>
            <w:rStyle w:val="af0"/>
            <w:rFonts w:hint="eastAsia"/>
            <w:noProof/>
          </w:rPr>
          <w:t>单个部件建模</w:t>
        </w:r>
        <w:r w:rsidR="008949FB">
          <w:rPr>
            <w:noProof/>
            <w:webHidden/>
          </w:rPr>
          <w:tab/>
        </w:r>
        <w:r w:rsidR="008949FB">
          <w:rPr>
            <w:noProof/>
            <w:webHidden/>
          </w:rPr>
          <w:fldChar w:fldCharType="begin"/>
        </w:r>
        <w:r w:rsidR="008949FB">
          <w:rPr>
            <w:noProof/>
            <w:webHidden/>
          </w:rPr>
          <w:instrText xml:space="preserve"> PAGEREF _Toc527973492 \h </w:instrText>
        </w:r>
        <w:r w:rsidR="008949FB">
          <w:rPr>
            <w:noProof/>
            <w:webHidden/>
          </w:rPr>
        </w:r>
        <w:r w:rsidR="008949FB">
          <w:rPr>
            <w:noProof/>
            <w:webHidden/>
          </w:rPr>
          <w:fldChar w:fldCharType="separate"/>
        </w:r>
        <w:r w:rsidR="00806637">
          <w:rPr>
            <w:noProof/>
            <w:webHidden/>
          </w:rPr>
          <w:t>21</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3" w:history="1">
        <w:r w:rsidR="008949FB" w:rsidRPr="00591A3F">
          <w:rPr>
            <w:rStyle w:val="af0"/>
          </w:rPr>
          <w:t>2.5.1</w:t>
        </w:r>
        <w:r w:rsidR="008949FB" w:rsidRPr="00591A3F">
          <w:rPr>
            <w:rStyle w:val="af0"/>
            <w:rFonts w:hint="eastAsia"/>
          </w:rPr>
          <w:t xml:space="preserve"> </w:t>
        </w:r>
        <w:r w:rsidR="008949FB" w:rsidRPr="00591A3F">
          <w:rPr>
            <w:rStyle w:val="af0"/>
            <w:rFonts w:hint="eastAsia"/>
          </w:rPr>
          <w:t>从图像中生成三维部件</w:t>
        </w:r>
        <w:r w:rsidR="008949FB">
          <w:rPr>
            <w:webHidden/>
          </w:rPr>
          <w:tab/>
        </w:r>
        <w:r w:rsidR="008949FB">
          <w:rPr>
            <w:webHidden/>
          </w:rPr>
          <w:fldChar w:fldCharType="begin"/>
        </w:r>
        <w:r w:rsidR="008949FB">
          <w:rPr>
            <w:webHidden/>
          </w:rPr>
          <w:instrText xml:space="preserve"> PAGEREF _Toc527973493 \h </w:instrText>
        </w:r>
        <w:r w:rsidR="008949FB">
          <w:rPr>
            <w:webHidden/>
          </w:rPr>
        </w:r>
        <w:r w:rsidR="008949FB">
          <w:rPr>
            <w:webHidden/>
          </w:rPr>
          <w:fldChar w:fldCharType="separate"/>
        </w:r>
        <w:r w:rsidR="00806637">
          <w:rPr>
            <w:webHidden/>
          </w:rPr>
          <w:t>21</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4" w:history="1">
        <w:r w:rsidR="008949FB" w:rsidRPr="00591A3F">
          <w:rPr>
            <w:rStyle w:val="af0"/>
          </w:rPr>
          <w:t>2.5.2</w:t>
        </w:r>
        <w:r w:rsidR="008949FB" w:rsidRPr="00591A3F">
          <w:rPr>
            <w:rStyle w:val="af0"/>
            <w:rFonts w:hint="eastAsia"/>
          </w:rPr>
          <w:t xml:space="preserve"> </w:t>
        </w:r>
        <w:r w:rsidR="008949FB" w:rsidRPr="00591A3F">
          <w:rPr>
            <w:rStyle w:val="af0"/>
            <w:rFonts w:hint="eastAsia"/>
          </w:rPr>
          <w:t>部件细节和视角选择</w:t>
        </w:r>
        <w:r w:rsidR="008949FB">
          <w:rPr>
            <w:webHidden/>
          </w:rPr>
          <w:tab/>
        </w:r>
        <w:r w:rsidR="008949FB">
          <w:rPr>
            <w:webHidden/>
          </w:rPr>
          <w:fldChar w:fldCharType="begin"/>
        </w:r>
        <w:r w:rsidR="008949FB">
          <w:rPr>
            <w:webHidden/>
          </w:rPr>
          <w:instrText xml:space="preserve"> PAGEREF _Toc527973494 \h </w:instrText>
        </w:r>
        <w:r w:rsidR="008949FB">
          <w:rPr>
            <w:webHidden/>
          </w:rPr>
        </w:r>
        <w:r w:rsidR="008949FB">
          <w:rPr>
            <w:webHidden/>
          </w:rPr>
          <w:fldChar w:fldCharType="separate"/>
        </w:r>
        <w:r w:rsidR="00806637">
          <w:rPr>
            <w:webHidden/>
          </w:rPr>
          <w:t>24</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95" w:history="1">
        <w:r w:rsidR="008949FB" w:rsidRPr="00591A3F">
          <w:rPr>
            <w:rStyle w:val="af0"/>
            <w:noProof/>
          </w:rPr>
          <w:t>2.6</w:t>
        </w:r>
        <w:r w:rsidR="008949FB" w:rsidRPr="00591A3F">
          <w:rPr>
            <w:rStyle w:val="af0"/>
            <w:rFonts w:hint="eastAsia"/>
            <w:noProof/>
          </w:rPr>
          <w:t xml:space="preserve"> </w:t>
        </w:r>
        <w:r w:rsidR="008949FB" w:rsidRPr="00591A3F">
          <w:rPr>
            <w:rStyle w:val="af0"/>
            <w:rFonts w:hint="eastAsia"/>
            <w:noProof/>
          </w:rPr>
          <w:t>基于几何约束优化模型部件参数</w:t>
        </w:r>
        <w:r w:rsidR="008949FB">
          <w:rPr>
            <w:noProof/>
            <w:webHidden/>
          </w:rPr>
          <w:tab/>
        </w:r>
        <w:r w:rsidR="008949FB">
          <w:rPr>
            <w:noProof/>
            <w:webHidden/>
          </w:rPr>
          <w:fldChar w:fldCharType="begin"/>
        </w:r>
        <w:r w:rsidR="008949FB">
          <w:rPr>
            <w:noProof/>
            <w:webHidden/>
          </w:rPr>
          <w:instrText xml:space="preserve"> PAGEREF _Toc527973495 \h </w:instrText>
        </w:r>
        <w:r w:rsidR="008949FB">
          <w:rPr>
            <w:noProof/>
            <w:webHidden/>
          </w:rPr>
        </w:r>
        <w:r w:rsidR="008949FB">
          <w:rPr>
            <w:noProof/>
            <w:webHidden/>
          </w:rPr>
          <w:fldChar w:fldCharType="separate"/>
        </w:r>
        <w:r w:rsidR="00806637">
          <w:rPr>
            <w:noProof/>
            <w:webHidden/>
          </w:rPr>
          <w:t>25</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6" w:history="1">
        <w:r w:rsidR="008949FB" w:rsidRPr="00591A3F">
          <w:rPr>
            <w:rStyle w:val="af0"/>
          </w:rPr>
          <w:t>2.6.1</w:t>
        </w:r>
        <w:r w:rsidR="008949FB" w:rsidRPr="00591A3F">
          <w:rPr>
            <w:rStyle w:val="af0"/>
            <w:rFonts w:hint="eastAsia"/>
          </w:rPr>
          <w:t xml:space="preserve"> </w:t>
        </w:r>
        <w:r w:rsidR="008949FB" w:rsidRPr="00591A3F">
          <w:rPr>
            <w:rStyle w:val="af0"/>
            <w:rFonts w:hint="eastAsia"/>
          </w:rPr>
          <w:t>轴心点表示方法</w:t>
        </w:r>
        <w:r w:rsidR="008949FB">
          <w:rPr>
            <w:webHidden/>
          </w:rPr>
          <w:tab/>
        </w:r>
        <w:r w:rsidR="008949FB">
          <w:rPr>
            <w:webHidden/>
          </w:rPr>
          <w:fldChar w:fldCharType="begin"/>
        </w:r>
        <w:r w:rsidR="008949FB">
          <w:rPr>
            <w:webHidden/>
          </w:rPr>
          <w:instrText xml:space="preserve"> PAGEREF _Toc527973496 \h </w:instrText>
        </w:r>
        <w:r w:rsidR="008949FB">
          <w:rPr>
            <w:webHidden/>
          </w:rPr>
        </w:r>
        <w:r w:rsidR="008949FB">
          <w:rPr>
            <w:webHidden/>
          </w:rPr>
          <w:fldChar w:fldCharType="separate"/>
        </w:r>
        <w:r w:rsidR="00806637">
          <w:rPr>
            <w:webHidden/>
          </w:rPr>
          <w:t>25</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7" w:history="1">
        <w:r w:rsidR="008949FB" w:rsidRPr="00591A3F">
          <w:rPr>
            <w:rStyle w:val="af0"/>
          </w:rPr>
          <w:t>2.6.2</w:t>
        </w:r>
        <w:r w:rsidR="008949FB" w:rsidRPr="00591A3F">
          <w:rPr>
            <w:rStyle w:val="af0"/>
            <w:rFonts w:hint="eastAsia"/>
          </w:rPr>
          <w:t xml:space="preserve"> </w:t>
        </w:r>
        <w:r w:rsidR="008949FB" w:rsidRPr="00591A3F">
          <w:rPr>
            <w:rStyle w:val="af0"/>
            <w:rFonts w:hint="eastAsia"/>
          </w:rPr>
          <w:t>建立几何约束</w:t>
        </w:r>
        <w:r w:rsidR="008949FB">
          <w:rPr>
            <w:webHidden/>
          </w:rPr>
          <w:tab/>
        </w:r>
        <w:r w:rsidR="008949FB">
          <w:rPr>
            <w:webHidden/>
          </w:rPr>
          <w:fldChar w:fldCharType="begin"/>
        </w:r>
        <w:r w:rsidR="008949FB">
          <w:rPr>
            <w:webHidden/>
          </w:rPr>
          <w:instrText xml:space="preserve"> PAGEREF _Toc527973497 \h </w:instrText>
        </w:r>
        <w:r w:rsidR="008949FB">
          <w:rPr>
            <w:webHidden/>
          </w:rPr>
        </w:r>
        <w:r w:rsidR="008949FB">
          <w:rPr>
            <w:webHidden/>
          </w:rPr>
          <w:fldChar w:fldCharType="separate"/>
        </w:r>
        <w:r w:rsidR="00806637">
          <w:rPr>
            <w:webHidden/>
          </w:rPr>
          <w:t>26</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498" w:history="1">
        <w:r w:rsidR="008949FB" w:rsidRPr="00591A3F">
          <w:rPr>
            <w:rStyle w:val="af0"/>
          </w:rPr>
          <w:t>2.6.3</w:t>
        </w:r>
        <w:r w:rsidR="008949FB" w:rsidRPr="00591A3F">
          <w:rPr>
            <w:rStyle w:val="af0"/>
            <w:rFonts w:hint="eastAsia"/>
          </w:rPr>
          <w:t xml:space="preserve"> </w:t>
        </w:r>
        <w:r w:rsidR="008949FB" w:rsidRPr="00591A3F">
          <w:rPr>
            <w:rStyle w:val="af0"/>
            <w:rFonts w:hint="eastAsia"/>
          </w:rPr>
          <w:t>优化部件参数</w:t>
        </w:r>
        <w:r w:rsidR="008949FB">
          <w:rPr>
            <w:webHidden/>
          </w:rPr>
          <w:tab/>
        </w:r>
        <w:r w:rsidR="008949FB">
          <w:rPr>
            <w:webHidden/>
          </w:rPr>
          <w:fldChar w:fldCharType="begin"/>
        </w:r>
        <w:r w:rsidR="008949FB">
          <w:rPr>
            <w:webHidden/>
          </w:rPr>
          <w:instrText xml:space="preserve"> PAGEREF _Toc527973498 \h </w:instrText>
        </w:r>
        <w:r w:rsidR="008949FB">
          <w:rPr>
            <w:webHidden/>
          </w:rPr>
        </w:r>
        <w:r w:rsidR="008949FB">
          <w:rPr>
            <w:webHidden/>
          </w:rPr>
          <w:fldChar w:fldCharType="separate"/>
        </w:r>
        <w:r w:rsidR="00806637">
          <w:rPr>
            <w:webHidden/>
          </w:rPr>
          <w:t>2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499" w:history="1">
        <w:r w:rsidR="008949FB" w:rsidRPr="00591A3F">
          <w:rPr>
            <w:rStyle w:val="af0"/>
            <w:noProof/>
          </w:rPr>
          <w:t>2.7</w:t>
        </w:r>
        <w:r w:rsidR="008949FB" w:rsidRPr="00591A3F">
          <w:rPr>
            <w:rStyle w:val="af0"/>
            <w:rFonts w:hint="eastAsia"/>
            <w:noProof/>
          </w:rPr>
          <w:t xml:space="preserve"> </w:t>
        </w:r>
        <w:r w:rsidR="008949FB" w:rsidRPr="00591A3F">
          <w:rPr>
            <w:rStyle w:val="af0"/>
            <w:rFonts w:hint="eastAsia"/>
            <w:noProof/>
          </w:rPr>
          <w:t>验证系统</w:t>
        </w:r>
        <w:r w:rsidR="008949FB">
          <w:rPr>
            <w:noProof/>
            <w:webHidden/>
          </w:rPr>
          <w:tab/>
        </w:r>
        <w:r w:rsidR="008949FB">
          <w:rPr>
            <w:noProof/>
            <w:webHidden/>
          </w:rPr>
          <w:fldChar w:fldCharType="begin"/>
        </w:r>
        <w:r w:rsidR="008949FB">
          <w:rPr>
            <w:noProof/>
            <w:webHidden/>
          </w:rPr>
          <w:instrText xml:space="preserve"> PAGEREF _Toc527973499 \h </w:instrText>
        </w:r>
        <w:r w:rsidR="008949FB">
          <w:rPr>
            <w:noProof/>
            <w:webHidden/>
          </w:rPr>
        </w:r>
        <w:r w:rsidR="008949FB">
          <w:rPr>
            <w:noProof/>
            <w:webHidden/>
          </w:rPr>
          <w:fldChar w:fldCharType="separate"/>
        </w:r>
        <w:r w:rsidR="00806637">
          <w:rPr>
            <w:noProof/>
            <w:webHidden/>
          </w:rPr>
          <w:t>28</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00" w:history="1">
        <w:r w:rsidR="008949FB" w:rsidRPr="00591A3F">
          <w:rPr>
            <w:rStyle w:val="af0"/>
            <w:noProof/>
          </w:rPr>
          <w:t>2.8</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00 \h </w:instrText>
        </w:r>
        <w:r w:rsidR="008949FB">
          <w:rPr>
            <w:noProof/>
            <w:webHidden/>
          </w:rPr>
        </w:r>
        <w:r w:rsidR="008949FB">
          <w:rPr>
            <w:noProof/>
            <w:webHidden/>
          </w:rPr>
          <w:fldChar w:fldCharType="separate"/>
        </w:r>
        <w:r w:rsidR="00806637">
          <w:rPr>
            <w:noProof/>
            <w:webHidden/>
          </w:rPr>
          <w:t>30</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01" w:history="1">
        <w:r w:rsidR="008949FB" w:rsidRPr="00591A3F">
          <w:rPr>
            <w:rStyle w:val="af0"/>
          </w:rPr>
          <w:t>2.8.1</w:t>
        </w:r>
        <w:r w:rsidR="008949FB" w:rsidRPr="00591A3F">
          <w:rPr>
            <w:rStyle w:val="af0"/>
            <w:rFonts w:hint="eastAsia"/>
          </w:rPr>
          <w:t xml:space="preserve"> </w:t>
        </w:r>
        <w:r w:rsidR="008949FB" w:rsidRPr="00591A3F">
          <w:rPr>
            <w:rStyle w:val="af0"/>
            <w:rFonts w:hint="eastAsia"/>
          </w:rPr>
          <w:t>效率分析</w:t>
        </w:r>
        <w:r w:rsidR="008949FB">
          <w:rPr>
            <w:webHidden/>
          </w:rPr>
          <w:tab/>
        </w:r>
        <w:r w:rsidR="008949FB">
          <w:rPr>
            <w:webHidden/>
          </w:rPr>
          <w:fldChar w:fldCharType="begin"/>
        </w:r>
        <w:r w:rsidR="008949FB">
          <w:rPr>
            <w:webHidden/>
          </w:rPr>
          <w:instrText xml:space="preserve"> PAGEREF _Toc527973501 \h </w:instrText>
        </w:r>
        <w:r w:rsidR="008949FB">
          <w:rPr>
            <w:webHidden/>
          </w:rPr>
        </w:r>
        <w:r w:rsidR="008949FB">
          <w:rPr>
            <w:webHidden/>
          </w:rPr>
          <w:fldChar w:fldCharType="separate"/>
        </w:r>
        <w:r w:rsidR="00806637">
          <w:rPr>
            <w:webHidden/>
          </w:rPr>
          <w:t>30</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02" w:history="1">
        <w:r w:rsidR="008949FB" w:rsidRPr="00591A3F">
          <w:rPr>
            <w:rStyle w:val="af0"/>
          </w:rPr>
          <w:t>2.8.2</w:t>
        </w:r>
        <w:r w:rsidR="008949FB" w:rsidRPr="00591A3F">
          <w:rPr>
            <w:rStyle w:val="af0"/>
            <w:rFonts w:hint="eastAsia"/>
          </w:rPr>
          <w:t xml:space="preserve"> </w:t>
        </w:r>
        <w:r w:rsidR="008949FB" w:rsidRPr="00591A3F">
          <w:rPr>
            <w:rStyle w:val="af0"/>
            <w:rFonts w:hint="eastAsia"/>
          </w:rPr>
          <w:t>精度验证</w:t>
        </w:r>
        <w:r w:rsidR="008949FB">
          <w:rPr>
            <w:webHidden/>
          </w:rPr>
          <w:tab/>
        </w:r>
        <w:r w:rsidR="008949FB">
          <w:rPr>
            <w:webHidden/>
          </w:rPr>
          <w:fldChar w:fldCharType="begin"/>
        </w:r>
        <w:r w:rsidR="008949FB">
          <w:rPr>
            <w:webHidden/>
          </w:rPr>
          <w:instrText xml:space="preserve"> PAGEREF _Toc527973502 \h </w:instrText>
        </w:r>
        <w:r w:rsidR="008949FB">
          <w:rPr>
            <w:webHidden/>
          </w:rPr>
        </w:r>
        <w:r w:rsidR="008949FB">
          <w:rPr>
            <w:webHidden/>
          </w:rPr>
          <w:fldChar w:fldCharType="separate"/>
        </w:r>
        <w:r w:rsidR="00806637">
          <w:rPr>
            <w:webHidden/>
          </w:rPr>
          <w:t>31</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03" w:history="1">
        <w:r w:rsidR="008949FB" w:rsidRPr="00591A3F">
          <w:rPr>
            <w:rStyle w:val="af0"/>
          </w:rPr>
          <w:t xml:space="preserve">2.8.3 </w:t>
        </w:r>
        <w:r w:rsidR="008949FB" w:rsidRPr="00591A3F">
          <w:rPr>
            <w:rStyle w:val="af0"/>
            <w:rFonts w:hint="eastAsia"/>
          </w:rPr>
          <w:t>对比实验</w:t>
        </w:r>
        <w:r w:rsidR="008949FB">
          <w:rPr>
            <w:webHidden/>
          </w:rPr>
          <w:tab/>
        </w:r>
        <w:r w:rsidR="008949FB">
          <w:rPr>
            <w:webHidden/>
          </w:rPr>
          <w:fldChar w:fldCharType="begin"/>
        </w:r>
        <w:r w:rsidR="008949FB">
          <w:rPr>
            <w:webHidden/>
          </w:rPr>
          <w:instrText xml:space="preserve"> PAGEREF _Toc527973503 \h </w:instrText>
        </w:r>
        <w:r w:rsidR="008949FB">
          <w:rPr>
            <w:webHidden/>
          </w:rPr>
        </w:r>
        <w:r w:rsidR="008949FB">
          <w:rPr>
            <w:webHidden/>
          </w:rPr>
          <w:fldChar w:fldCharType="separate"/>
        </w:r>
        <w:r w:rsidR="00806637">
          <w:rPr>
            <w:webHidden/>
          </w:rPr>
          <w:t>32</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04" w:history="1">
        <w:r w:rsidR="008949FB" w:rsidRPr="00591A3F">
          <w:rPr>
            <w:rStyle w:val="af0"/>
            <w:noProof/>
          </w:rPr>
          <w:t>2.9</w:t>
        </w:r>
        <w:r w:rsidR="008949FB" w:rsidRPr="00591A3F">
          <w:rPr>
            <w:rStyle w:val="af0"/>
            <w:rFonts w:hint="eastAsia"/>
            <w:noProof/>
            <w:lang w:val="en-GB"/>
          </w:rPr>
          <w:t xml:space="preserve"> </w:t>
        </w:r>
        <w:r w:rsidR="008949FB" w:rsidRPr="00591A3F">
          <w:rPr>
            <w:rStyle w:val="af0"/>
            <w:rFonts w:hint="eastAsia"/>
            <w:noProof/>
            <w:lang w:val="en-GB"/>
          </w:rPr>
          <w:t>本章小结</w:t>
        </w:r>
        <w:r w:rsidR="008949FB">
          <w:rPr>
            <w:noProof/>
            <w:webHidden/>
          </w:rPr>
          <w:tab/>
        </w:r>
        <w:r w:rsidR="008949FB">
          <w:rPr>
            <w:noProof/>
            <w:webHidden/>
          </w:rPr>
          <w:fldChar w:fldCharType="begin"/>
        </w:r>
        <w:r w:rsidR="008949FB">
          <w:rPr>
            <w:noProof/>
            <w:webHidden/>
          </w:rPr>
          <w:instrText xml:space="preserve"> PAGEREF _Toc527973504 \h </w:instrText>
        </w:r>
        <w:r w:rsidR="008949FB">
          <w:rPr>
            <w:noProof/>
            <w:webHidden/>
          </w:rPr>
        </w:r>
        <w:r w:rsidR="008949FB">
          <w:rPr>
            <w:noProof/>
            <w:webHidden/>
          </w:rPr>
          <w:fldChar w:fldCharType="separate"/>
        </w:r>
        <w:r w:rsidR="00806637">
          <w:rPr>
            <w:noProof/>
            <w:webHidden/>
          </w:rPr>
          <w:t>34</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05" w:history="1">
        <w:r w:rsidR="008949FB" w:rsidRPr="00591A3F">
          <w:rPr>
            <w:rStyle w:val="af0"/>
            <w:rFonts w:hint="eastAsia"/>
            <w:noProof/>
          </w:rPr>
          <w:t>第</w:t>
        </w:r>
        <w:r w:rsidR="008949FB" w:rsidRPr="00591A3F">
          <w:rPr>
            <w:rStyle w:val="af0"/>
            <w:rFonts w:hint="eastAsia"/>
            <w:noProof/>
          </w:rPr>
          <w:t xml:space="preserve"> 3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视频序列的三维模型运动提取及仿真方法</w:t>
        </w:r>
        <w:r w:rsidR="008949FB">
          <w:rPr>
            <w:noProof/>
            <w:webHidden/>
          </w:rPr>
          <w:tab/>
        </w:r>
        <w:r w:rsidR="008949FB">
          <w:rPr>
            <w:noProof/>
            <w:webHidden/>
          </w:rPr>
          <w:fldChar w:fldCharType="begin"/>
        </w:r>
        <w:r w:rsidR="008949FB">
          <w:rPr>
            <w:noProof/>
            <w:webHidden/>
          </w:rPr>
          <w:instrText xml:space="preserve"> PAGEREF _Toc527973505 \h </w:instrText>
        </w:r>
        <w:r w:rsidR="008949FB">
          <w:rPr>
            <w:noProof/>
            <w:webHidden/>
          </w:rPr>
        </w:r>
        <w:r w:rsidR="008949FB">
          <w:rPr>
            <w:noProof/>
            <w:webHidden/>
          </w:rPr>
          <w:fldChar w:fldCharType="separate"/>
        </w:r>
        <w:r w:rsidR="00806637">
          <w:rPr>
            <w:noProof/>
            <w:webHidden/>
          </w:rPr>
          <w:t>35</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06" w:history="1">
        <w:r w:rsidR="008949FB" w:rsidRPr="00591A3F">
          <w:rPr>
            <w:rStyle w:val="af0"/>
            <w:noProof/>
          </w:rPr>
          <w:t>3.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06 \h </w:instrText>
        </w:r>
        <w:r w:rsidR="008949FB">
          <w:rPr>
            <w:noProof/>
            <w:webHidden/>
          </w:rPr>
        </w:r>
        <w:r w:rsidR="008949FB">
          <w:rPr>
            <w:noProof/>
            <w:webHidden/>
          </w:rPr>
          <w:fldChar w:fldCharType="separate"/>
        </w:r>
        <w:r w:rsidR="00806637">
          <w:rPr>
            <w:noProof/>
            <w:webHidden/>
          </w:rPr>
          <w:t>35</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07" w:history="1">
        <w:r w:rsidR="008949FB" w:rsidRPr="00591A3F">
          <w:rPr>
            <w:rStyle w:val="af0"/>
            <w:noProof/>
          </w:rPr>
          <w:t>3.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07 \h </w:instrText>
        </w:r>
        <w:r w:rsidR="008949FB">
          <w:rPr>
            <w:noProof/>
            <w:webHidden/>
          </w:rPr>
        </w:r>
        <w:r w:rsidR="008949FB">
          <w:rPr>
            <w:noProof/>
            <w:webHidden/>
          </w:rPr>
          <w:fldChar w:fldCharType="separate"/>
        </w:r>
        <w:r w:rsidR="00806637">
          <w:rPr>
            <w:noProof/>
            <w:webHidden/>
          </w:rPr>
          <w:t>36</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08" w:history="1">
        <w:r w:rsidR="008949FB" w:rsidRPr="00591A3F">
          <w:rPr>
            <w:rStyle w:val="af0"/>
          </w:rPr>
          <w:t>3.2.1</w:t>
        </w:r>
        <w:r w:rsidR="008949FB" w:rsidRPr="00591A3F">
          <w:rPr>
            <w:rStyle w:val="af0"/>
            <w:rFonts w:hint="eastAsia"/>
          </w:rPr>
          <w:t xml:space="preserve"> </w:t>
        </w:r>
        <w:r w:rsidR="008949FB" w:rsidRPr="00591A3F">
          <w:rPr>
            <w:rStyle w:val="af0"/>
            <w:rFonts w:hint="eastAsia"/>
          </w:rPr>
          <w:t>多部件三维建模</w:t>
        </w:r>
        <w:r w:rsidR="008949FB">
          <w:rPr>
            <w:webHidden/>
          </w:rPr>
          <w:tab/>
        </w:r>
        <w:r w:rsidR="008949FB">
          <w:rPr>
            <w:webHidden/>
          </w:rPr>
          <w:fldChar w:fldCharType="begin"/>
        </w:r>
        <w:r w:rsidR="008949FB">
          <w:rPr>
            <w:webHidden/>
          </w:rPr>
          <w:instrText xml:space="preserve"> PAGEREF _Toc527973508 \h </w:instrText>
        </w:r>
        <w:r w:rsidR="008949FB">
          <w:rPr>
            <w:webHidden/>
          </w:rPr>
        </w:r>
        <w:r w:rsidR="008949FB">
          <w:rPr>
            <w:webHidden/>
          </w:rPr>
          <w:fldChar w:fldCharType="separate"/>
        </w:r>
        <w:r w:rsidR="00806637">
          <w:rPr>
            <w:webHidden/>
          </w:rPr>
          <w:t>36</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09" w:history="1">
        <w:r w:rsidR="008949FB" w:rsidRPr="00591A3F">
          <w:rPr>
            <w:rStyle w:val="af0"/>
          </w:rPr>
          <w:t>3.2.2</w:t>
        </w:r>
        <w:r w:rsidR="008949FB" w:rsidRPr="00591A3F">
          <w:rPr>
            <w:rStyle w:val="af0"/>
            <w:rFonts w:hint="eastAsia"/>
          </w:rPr>
          <w:t xml:space="preserve"> </w:t>
        </w:r>
        <w:r w:rsidR="008949FB" w:rsidRPr="00591A3F">
          <w:rPr>
            <w:rStyle w:val="af0"/>
            <w:rFonts w:hint="eastAsia"/>
          </w:rPr>
          <w:t>模型运动分析</w:t>
        </w:r>
        <w:r w:rsidR="008949FB">
          <w:rPr>
            <w:webHidden/>
          </w:rPr>
          <w:tab/>
        </w:r>
        <w:r w:rsidR="008949FB">
          <w:rPr>
            <w:webHidden/>
          </w:rPr>
          <w:fldChar w:fldCharType="begin"/>
        </w:r>
        <w:r w:rsidR="008949FB">
          <w:rPr>
            <w:webHidden/>
          </w:rPr>
          <w:instrText xml:space="preserve"> PAGEREF _Toc527973509 \h </w:instrText>
        </w:r>
        <w:r w:rsidR="008949FB">
          <w:rPr>
            <w:webHidden/>
          </w:rPr>
        </w:r>
        <w:r w:rsidR="008949FB">
          <w:rPr>
            <w:webHidden/>
          </w:rPr>
          <w:fldChar w:fldCharType="separate"/>
        </w:r>
        <w:r w:rsidR="00806637">
          <w:rPr>
            <w:webHidden/>
          </w:rPr>
          <w:t>3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10" w:history="1">
        <w:r w:rsidR="008949FB" w:rsidRPr="00591A3F">
          <w:rPr>
            <w:rStyle w:val="af0"/>
            <w:noProof/>
          </w:rPr>
          <w:t>3.3</w:t>
        </w:r>
        <w:r w:rsidR="008949FB" w:rsidRPr="00591A3F">
          <w:rPr>
            <w:rStyle w:val="af0"/>
            <w:rFonts w:hint="eastAsia"/>
            <w:noProof/>
          </w:rPr>
          <w:t xml:space="preserve"> </w:t>
        </w:r>
        <w:r w:rsidR="008949FB" w:rsidRPr="00591A3F">
          <w:rPr>
            <w:rStyle w:val="af0"/>
            <w:rFonts w:hint="eastAsia"/>
            <w:noProof/>
          </w:rPr>
          <w:t>模型运动参数估计</w:t>
        </w:r>
        <w:r w:rsidR="008949FB">
          <w:rPr>
            <w:noProof/>
            <w:webHidden/>
          </w:rPr>
          <w:tab/>
        </w:r>
        <w:r w:rsidR="008949FB">
          <w:rPr>
            <w:noProof/>
            <w:webHidden/>
          </w:rPr>
          <w:fldChar w:fldCharType="begin"/>
        </w:r>
        <w:r w:rsidR="008949FB">
          <w:rPr>
            <w:noProof/>
            <w:webHidden/>
          </w:rPr>
          <w:instrText xml:space="preserve"> PAGEREF _Toc527973510 \h </w:instrText>
        </w:r>
        <w:r w:rsidR="008949FB">
          <w:rPr>
            <w:noProof/>
            <w:webHidden/>
          </w:rPr>
        </w:r>
        <w:r w:rsidR="008949FB">
          <w:rPr>
            <w:noProof/>
            <w:webHidden/>
          </w:rPr>
          <w:fldChar w:fldCharType="separate"/>
        </w:r>
        <w:r w:rsidR="00806637">
          <w:rPr>
            <w:noProof/>
            <w:webHidden/>
          </w:rPr>
          <w:t>38</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1" w:history="1">
        <w:r w:rsidR="008949FB" w:rsidRPr="00591A3F">
          <w:rPr>
            <w:rStyle w:val="af0"/>
          </w:rPr>
          <w:t>3.3.1</w:t>
        </w:r>
        <w:r w:rsidR="008949FB" w:rsidRPr="00591A3F">
          <w:rPr>
            <w:rStyle w:val="af0"/>
            <w:rFonts w:hint="eastAsia"/>
          </w:rPr>
          <w:t xml:space="preserve"> </w:t>
        </w:r>
        <w:r w:rsidR="008949FB" w:rsidRPr="00591A3F">
          <w:rPr>
            <w:rStyle w:val="af0"/>
            <w:rFonts w:hint="eastAsia"/>
          </w:rPr>
          <w:t>确定关节类型候选集</w:t>
        </w:r>
        <w:r w:rsidR="008949FB">
          <w:rPr>
            <w:webHidden/>
          </w:rPr>
          <w:tab/>
        </w:r>
        <w:r w:rsidR="008949FB">
          <w:rPr>
            <w:webHidden/>
          </w:rPr>
          <w:fldChar w:fldCharType="begin"/>
        </w:r>
        <w:r w:rsidR="008949FB">
          <w:rPr>
            <w:webHidden/>
          </w:rPr>
          <w:instrText xml:space="preserve"> PAGEREF _Toc527973511 \h </w:instrText>
        </w:r>
        <w:r w:rsidR="008949FB">
          <w:rPr>
            <w:webHidden/>
          </w:rPr>
        </w:r>
        <w:r w:rsidR="008949FB">
          <w:rPr>
            <w:webHidden/>
          </w:rPr>
          <w:fldChar w:fldCharType="separate"/>
        </w:r>
        <w:r w:rsidR="00806637">
          <w:rPr>
            <w:webHidden/>
          </w:rPr>
          <w:t>38</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2" w:history="1">
        <w:r w:rsidR="008949FB" w:rsidRPr="00591A3F">
          <w:rPr>
            <w:rStyle w:val="af0"/>
          </w:rPr>
          <w:t>3.3.2</w:t>
        </w:r>
        <w:r w:rsidR="008949FB" w:rsidRPr="00591A3F">
          <w:rPr>
            <w:rStyle w:val="af0"/>
            <w:rFonts w:hint="eastAsia"/>
          </w:rPr>
          <w:t xml:space="preserve"> </w:t>
        </w:r>
        <w:r w:rsidR="008949FB" w:rsidRPr="00591A3F">
          <w:rPr>
            <w:rStyle w:val="af0"/>
            <w:rFonts w:hint="eastAsia"/>
          </w:rPr>
          <w:t>驱动轮运动估计</w:t>
        </w:r>
        <w:r w:rsidR="008949FB">
          <w:rPr>
            <w:webHidden/>
          </w:rPr>
          <w:tab/>
        </w:r>
        <w:r w:rsidR="008949FB">
          <w:rPr>
            <w:webHidden/>
          </w:rPr>
          <w:fldChar w:fldCharType="begin"/>
        </w:r>
        <w:r w:rsidR="008949FB">
          <w:rPr>
            <w:webHidden/>
          </w:rPr>
          <w:instrText xml:space="preserve"> PAGEREF _Toc527973512 \h </w:instrText>
        </w:r>
        <w:r w:rsidR="008949FB">
          <w:rPr>
            <w:webHidden/>
          </w:rPr>
        </w:r>
        <w:r w:rsidR="008949FB">
          <w:rPr>
            <w:webHidden/>
          </w:rPr>
          <w:fldChar w:fldCharType="separate"/>
        </w:r>
        <w:r w:rsidR="00806637">
          <w:rPr>
            <w:webHidden/>
          </w:rPr>
          <w:t>40</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13" w:history="1">
        <w:r w:rsidR="008949FB" w:rsidRPr="00591A3F">
          <w:rPr>
            <w:rStyle w:val="af0"/>
            <w:noProof/>
          </w:rPr>
          <w:t>3.4</w:t>
        </w:r>
        <w:r w:rsidR="008949FB" w:rsidRPr="00591A3F">
          <w:rPr>
            <w:rStyle w:val="af0"/>
            <w:rFonts w:hint="eastAsia"/>
            <w:noProof/>
          </w:rPr>
          <w:t xml:space="preserve"> </w:t>
        </w:r>
        <w:r w:rsidR="008949FB" w:rsidRPr="00591A3F">
          <w:rPr>
            <w:rStyle w:val="af0"/>
            <w:rFonts w:hint="eastAsia"/>
            <w:noProof/>
          </w:rPr>
          <w:t>模型运动参数随机优化算法</w:t>
        </w:r>
        <w:r w:rsidR="008949FB">
          <w:rPr>
            <w:noProof/>
            <w:webHidden/>
          </w:rPr>
          <w:tab/>
        </w:r>
        <w:r w:rsidR="008949FB">
          <w:rPr>
            <w:noProof/>
            <w:webHidden/>
          </w:rPr>
          <w:fldChar w:fldCharType="begin"/>
        </w:r>
        <w:r w:rsidR="008949FB">
          <w:rPr>
            <w:noProof/>
            <w:webHidden/>
          </w:rPr>
          <w:instrText xml:space="preserve"> PAGEREF _Toc527973513 \h </w:instrText>
        </w:r>
        <w:r w:rsidR="008949FB">
          <w:rPr>
            <w:noProof/>
            <w:webHidden/>
          </w:rPr>
        </w:r>
        <w:r w:rsidR="008949FB">
          <w:rPr>
            <w:noProof/>
            <w:webHidden/>
          </w:rPr>
          <w:fldChar w:fldCharType="separate"/>
        </w:r>
        <w:r w:rsidR="00806637">
          <w:rPr>
            <w:noProof/>
            <w:webHidden/>
          </w:rPr>
          <w:t>42</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4" w:history="1">
        <w:r w:rsidR="008949FB" w:rsidRPr="00591A3F">
          <w:rPr>
            <w:rStyle w:val="af0"/>
          </w:rPr>
          <w:t>3.4.1</w:t>
        </w:r>
        <w:r w:rsidR="008949FB" w:rsidRPr="00591A3F">
          <w:rPr>
            <w:rStyle w:val="af0"/>
            <w:rFonts w:hint="eastAsia"/>
          </w:rPr>
          <w:t xml:space="preserve"> </w:t>
        </w:r>
        <w:r w:rsidR="008949FB" w:rsidRPr="00591A3F">
          <w:rPr>
            <w:rStyle w:val="af0"/>
            <w:rFonts w:hint="eastAsia"/>
          </w:rPr>
          <w:t>随机优化能量函数</w:t>
        </w:r>
        <w:r w:rsidR="008949FB">
          <w:rPr>
            <w:webHidden/>
          </w:rPr>
          <w:tab/>
        </w:r>
        <w:r w:rsidR="008949FB">
          <w:rPr>
            <w:webHidden/>
          </w:rPr>
          <w:fldChar w:fldCharType="begin"/>
        </w:r>
        <w:r w:rsidR="008949FB">
          <w:rPr>
            <w:webHidden/>
          </w:rPr>
          <w:instrText xml:space="preserve"> PAGEREF _Toc527973514 \h </w:instrText>
        </w:r>
        <w:r w:rsidR="008949FB">
          <w:rPr>
            <w:webHidden/>
          </w:rPr>
        </w:r>
        <w:r w:rsidR="008949FB">
          <w:rPr>
            <w:webHidden/>
          </w:rPr>
          <w:fldChar w:fldCharType="separate"/>
        </w:r>
        <w:r w:rsidR="00806637">
          <w:rPr>
            <w:webHidden/>
          </w:rPr>
          <w:t>43</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5" w:history="1">
        <w:r w:rsidR="008949FB" w:rsidRPr="00591A3F">
          <w:rPr>
            <w:rStyle w:val="af0"/>
          </w:rPr>
          <w:t>3.4.2</w:t>
        </w:r>
        <w:r w:rsidR="008949FB" w:rsidRPr="00591A3F">
          <w:rPr>
            <w:rStyle w:val="af0"/>
            <w:rFonts w:hint="eastAsia"/>
          </w:rPr>
          <w:t xml:space="preserve"> </w:t>
        </w:r>
        <w:r w:rsidR="008949FB" w:rsidRPr="00591A3F">
          <w:rPr>
            <w:rStyle w:val="af0"/>
            <w:rFonts w:hint="eastAsia"/>
          </w:rPr>
          <w:t>运动关节类型搜索树</w:t>
        </w:r>
        <w:r w:rsidR="008949FB">
          <w:rPr>
            <w:webHidden/>
          </w:rPr>
          <w:tab/>
        </w:r>
        <w:r w:rsidR="008949FB">
          <w:rPr>
            <w:webHidden/>
          </w:rPr>
          <w:fldChar w:fldCharType="begin"/>
        </w:r>
        <w:r w:rsidR="008949FB">
          <w:rPr>
            <w:webHidden/>
          </w:rPr>
          <w:instrText xml:space="preserve"> PAGEREF _Toc527973515 \h </w:instrText>
        </w:r>
        <w:r w:rsidR="008949FB">
          <w:rPr>
            <w:webHidden/>
          </w:rPr>
        </w:r>
        <w:r w:rsidR="008949FB">
          <w:rPr>
            <w:webHidden/>
          </w:rPr>
          <w:fldChar w:fldCharType="separate"/>
        </w:r>
        <w:r w:rsidR="00806637">
          <w:rPr>
            <w:webHidden/>
          </w:rPr>
          <w:t>43</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6" w:history="1">
        <w:r w:rsidR="008949FB" w:rsidRPr="00591A3F">
          <w:rPr>
            <w:rStyle w:val="af0"/>
          </w:rPr>
          <w:t>3.4.3</w:t>
        </w:r>
        <w:r w:rsidR="008949FB" w:rsidRPr="00591A3F">
          <w:rPr>
            <w:rStyle w:val="af0"/>
            <w:rFonts w:hint="eastAsia"/>
          </w:rPr>
          <w:t xml:space="preserve"> </w:t>
        </w:r>
        <w:r w:rsidR="008949FB" w:rsidRPr="00591A3F">
          <w:rPr>
            <w:rStyle w:val="af0"/>
            <w:rFonts w:hint="eastAsia"/>
          </w:rPr>
          <w:t>形状参数优化</w:t>
        </w:r>
        <w:r w:rsidR="008949FB">
          <w:rPr>
            <w:webHidden/>
          </w:rPr>
          <w:tab/>
        </w:r>
        <w:r w:rsidR="008949FB">
          <w:rPr>
            <w:webHidden/>
          </w:rPr>
          <w:fldChar w:fldCharType="begin"/>
        </w:r>
        <w:r w:rsidR="008949FB">
          <w:rPr>
            <w:webHidden/>
          </w:rPr>
          <w:instrText xml:space="preserve"> PAGEREF _Toc527973516 \h </w:instrText>
        </w:r>
        <w:r w:rsidR="008949FB">
          <w:rPr>
            <w:webHidden/>
          </w:rPr>
        </w:r>
        <w:r w:rsidR="008949FB">
          <w:rPr>
            <w:webHidden/>
          </w:rPr>
          <w:fldChar w:fldCharType="separate"/>
        </w:r>
        <w:r w:rsidR="00806637">
          <w:rPr>
            <w:webHidden/>
          </w:rPr>
          <w:t>45</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17" w:history="1">
        <w:r w:rsidR="008949FB" w:rsidRPr="00591A3F">
          <w:rPr>
            <w:rStyle w:val="af0"/>
          </w:rPr>
          <w:t>3.4.4</w:t>
        </w:r>
        <w:r w:rsidR="008949FB" w:rsidRPr="00591A3F">
          <w:rPr>
            <w:rStyle w:val="af0"/>
            <w:rFonts w:hint="eastAsia"/>
          </w:rPr>
          <w:t xml:space="preserve"> </w:t>
        </w:r>
        <w:r w:rsidR="008949FB" w:rsidRPr="00591A3F">
          <w:rPr>
            <w:rStyle w:val="af0"/>
            <w:rFonts w:hint="eastAsia"/>
          </w:rPr>
          <w:t>运动优化算法总结</w:t>
        </w:r>
        <w:r w:rsidR="008949FB">
          <w:rPr>
            <w:webHidden/>
          </w:rPr>
          <w:tab/>
        </w:r>
        <w:r w:rsidR="008949FB">
          <w:rPr>
            <w:webHidden/>
          </w:rPr>
          <w:fldChar w:fldCharType="begin"/>
        </w:r>
        <w:r w:rsidR="008949FB">
          <w:rPr>
            <w:webHidden/>
          </w:rPr>
          <w:instrText xml:space="preserve"> PAGEREF _Toc527973517 \h </w:instrText>
        </w:r>
        <w:r w:rsidR="008949FB">
          <w:rPr>
            <w:webHidden/>
          </w:rPr>
        </w:r>
        <w:r w:rsidR="008949FB">
          <w:rPr>
            <w:webHidden/>
          </w:rPr>
          <w:fldChar w:fldCharType="separate"/>
        </w:r>
        <w:r w:rsidR="00806637">
          <w:rPr>
            <w:webHidden/>
          </w:rPr>
          <w:t>4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18" w:history="1">
        <w:r w:rsidR="008949FB" w:rsidRPr="00591A3F">
          <w:rPr>
            <w:rStyle w:val="af0"/>
            <w:noProof/>
          </w:rPr>
          <w:t>3.5</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18 \h </w:instrText>
        </w:r>
        <w:r w:rsidR="008949FB">
          <w:rPr>
            <w:noProof/>
            <w:webHidden/>
          </w:rPr>
        </w:r>
        <w:r w:rsidR="008949FB">
          <w:rPr>
            <w:noProof/>
            <w:webHidden/>
          </w:rPr>
          <w:fldChar w:fldCharType="separate"/>
        </w:r>
        <w:r w:rsidR="00806637">
          <w:rPr>
            <w:noProof/>
            <w:webHidden/>
          </w:rPr>
          <w:t>49</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19" w:history="1">
        <w:r w:rsidR="008949FB" w:rsidRPr="00591A3F">
          <w:rPr>
            <w:rStyle w:val="af0"/>
            <w:noProof/>
          </w:rPr>
          <w:t>3.6</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19 \h </w:instrText>
        </w:r>
        <w:r w:rsidR="008949FB">
          <w:rPr>
            <w:noProof/>
            <w:webHidden/>
          </w:rPr>
        </w:r>
        <w:r w:rsidR="008949FB">
          <w:rPr>
            <w:noProof/>
            <w:webHidden/>
          </w:rPr>
          <w:fldChar w:fldCharType="separate"/>
        </w:r>
        <w:r w:rsidR="00806637">
          <w:rPr>
            <w:noProof/>
            <w:webHidden/>
          </w:rPr>
          <w:t>53</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20" w:history="1">
        <w:r w:rsidR="008949FB" w:rsidRPr="00591A3F">
          <w:rPr>
            <w:rStyle w:val="af0"/>
            <w:rFonts w:hint="eastAsia"/>
            <w:noProof/>
          </w:rPr>
          <w:t>第</w:t>
        </w:r>
        <w:r w:rsidR="008949FB" w:rsidRPr="00591A3F">
          <w:rPr>
            <w:rStyle w:val="af0"/>
            <w:rFonts w:hint="eastAsia"/>
            <w:noProof/>
          </w:rPr>
          <w:t xml:space="preserve"> 4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基于部件运动优化的三维模型装箱方法</w:t>
        </w:r>
        <w:r w:rsidR="008949FB">
          <w:rPr>
            <w:noProof/>
            <w:webHidden/>
          </w:rPr>
          <w:tab/>
        </w:r>
        <w:r w:rsidR="008949FB">
          <w:rPr>
            <w:noProof/>
            <w:webHidden/>
          </w:rPr>
          <w:fldChar w:fldCharType="begin"/>
        </w:r>
        <w:r w:rsidR="008949FB">
          <w:rPr>
            <w:noProof/>
            <w:webHidden/>
          </w:rPr>
          <w:instrText xml:space="preserve"> PAGEREF _Toc527973520 \h </w:instrText>
        </w:r>
        <w:r w:rsidR="008949FB">
          <w:rPr>
            <w:noProof/>
            <w:webHidden/>
          </w:rPr>
        </w:r>
        <w:r w:rsidR="008949FB">
          <w:rPr>
            <w:noProof/>
            <w:webHidden/>
          </w:rPr>
          <w:fldChar w:fldCharType="separate"/>
        </w:r>
        <w:r w:rsidR="00806637">
          <w:rPr>
            <w:noProof/>
            <w:webHidden/>
          </w:rPr>
          <w:t>55</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21" w:history="1">
        <w:r w:rsidR="008949FB" w:rsidRPr="00591A3F">
          <w:rPr>
            <w:rStyle w:val="af0"/>
            <w:noProof/>
          </w:rPr>
          <w:t>4.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21 \h </w:instrText>
        </w:r>
        <w:r w:rsidR="008949FB">
          <w:rPr>
            <w:noProof/>
            <w:webHidden/>
          </w:rPr>
        </w:r>
        <w:r w:rsidR="008949FB">
          <w:rPr>
            <w:noProof/>
            <w:webHidden/>
          </w:rPr>
          <w:fldChar w:fldCharType="separate"/>
        </w:r>
        <w:r w:rsidR="00806637">
          <w:rPr>
            <w:noProof/>
            <w:webHidden/>
          </w:rPr>
          <w:t>55</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22" w:history="1">
        <w:r w:rsidR="008949FB" w:rsidRPr="00591A3F">
          <w:rPr>
            <w:rStyle w:val="af0"/>
            <w:noProof/>
          </w:rPr>
          <w:t>4.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22 \h </w:instrText>
        </w:r>
        <w:r w:rsidR="008949FB">
          <w:rPr>
            <w:noProof/>
            <w:webHidden/>
          </w:rPr>
        </w:r>
        <w:r w:rsidR="008949FB">
          <w:rPr>
            <w:noProof/>
            <w:webHidden/>
          </w:rPr>
          <w:fldChar w:fldCharType="separate"/>
        </w:r>
        <w:r w:rsidR="00806637">
          <w:rPr>
            <w:noProof/>
            <w:webHidden/>
          </w:rPr>
          <w:t>57</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23" w:history="1">
        <w:r w:rsidR="008949FB" w:rsidRPr="00591A3F">
          <w:rPr>
            <w:rStyle w:val="af0"/>
          </w:rPr>
          <w:t>4.2.1</w:t>
        </w:r>
        <w:r w:rsidR="008949FB" w:rsidRPr="00591A3F">
          <w:rPr>
            <w:rStyle w:val="af0"/>
            <w:rFonts w:hint="eastAsia"/>
          </w:rPr>
          <w:t xml:space="preserve"> </w:t>
        </w:r>
        <w:r w:rsidR="008949FB" w:rsidRPr="00591A3F">
          <w:rPr>
            <w:rStyle w:val="af0"/>
            <w:rFonts w:hint="eastAsia"/>
          </w:rPr>
          <w:t>可运动模型拆解</w:t>
        </w:r>
        <w:r w:rsidR="008949FB">
          <w:rPr>
            <w:webHidden/>
          </w:rPr>
          <w:tab/>
        </w:r>
        <w:r w:rsidR="008949FB">
          <w:rPr>
            <w:webHidden/>
          </w:rPr>
          <w:fldChar w:fldCharType="begin"/>
        </w:r>
        <w:r w:rsidR="008949FB">
          <w:rPr>
            <w:webHidden/>
          </w:rPr>
          <w:instrText xml:space="preserve"> PAGEREF _Toc527973523 \h </w:instrText>
        </w:r>
        <w:r w:rsidR="008949FB">
          <w:rPr>
            <w:webHidden/>
          </w:rPr>
        </w:r>
        <w:r w:rsidR="008949FB">
          <w:rPr>
            <w:webHidden/>
          </w:rPr>
          <w:fldChar w:fldCharType="separate"/>
        </w:r>
        <w:r w:rsidR="00806637">
          <w:rPr>
            <w:webHidden/>
          </w:rPr>
          <w:t>57</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24" w:history="1">
        <w:r w:rsidR="008949FB" w:rsidRPr="00591A3F">
          <w:rPr>
            <w:rStyle w:val="af0"/>
          </w:rPr>
          <w:t>4.2.2</w:t>
        </w:r>
        <w:r w:rsidR="008949FB" w:rsidRPr="00591A3F">
          <w:rPr>
            <w:rStyle w:val="af0"/>
            <w:rFonts w:hint="eastAsia"/>
          </w:rPr>
          <w:t xml:space="preserve"> </w:t>
        </w:r>
        <w:r w:rsidR="008949FB" w:rsidRPr="00591A3F">
          <w:rPr>
            <w:rStyle w:val="af0"/>
            <w:rFonts w:hint="eastAsia"/>
          </w:rPr>
          <w:t>装箱算法</w:t>
        </w:r>
        <w:r w:rsidR="008949FB">
          <w:rPr>
            <w:webHidden/>
          </w:rPr>
          <w:tab/>
        </w:r>
        <w:r w:rsidR="008949FB">
          <w:rPr>
            <w:webHidden/>
          </w:rPr>
          <w:fldChar w:fldCharType="begin"/>
        </w:r>
        <w:r w:rsidR="008949FB">
          <w:rPr>
            <w:webHidden/>
          </w:rPr>
          <w:instrText xml:space="preserve"> PAGEREF _Toc527973524 \h </w:instrText>
        </w:r>
        <w:r w:rsidR="008949FB">
          <w:rPr>
            <w:webHidden/>
          </w:rPr>
        </w:r>
        <w:r w:rsidR="008949FB">
          <w:rPr>
            <w:webHidden/>
          </w:rPr>
          <w:fldChar w:fldCharType="separate"/>
        </w:r>
        <w:r w:rsidR="00806637">
          <w:rPr>
            <w:webHidden/>
          </w:rPr>
          <w:t>5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25" w:history="1">
        <w:r w:rsidR="008949FB" w:rsidRPr="00591A3F">
          <w:rPr>
            <w:rStyle w:val="af0"/>
            <w:noProof/>
          </w:rPr>
          <w:t>4.3</w:t>
        </w:r>
        <w:r w:rsidR="008949FB" w:rsidRPr="00591A3F">
          <w:rPr>
            <w:rStyle w:val="af0"/>
            <w:rFonts w:hint="eastAsia"/>
            <w:noProof/>
          </w:rPr>
          <w:t xml:space="preserve"> </w:t>
        </w:r>
        <w:r w:rsidR="008949FB" w:rsidRPr="00591A3F">
          <w:rPr>
            <w:rStyle w:val="af0"/>
            <w:rFonts w:hint="eastAsia"/>
            <w:noProof/>
          </w:rPr>
          <w:t>方法概述</w:t>
        </w:r>
        <w:r w:rsidR="008949FB">
          <w:rPr>
            <w:noProof/>
            <w:webHidden/>
          </w:rPr>
          <w:tab/>
        </w:r>
        <w:r w:rsidR="008949FB">
          <w:rPr>
            <w:noProof/>
            <w:webHidden/>
          </w:rPr>
          <w:fldChar w:fldCharType="begin"/>
        </w:r>
        <w:r w:rsidR="008949FB">
          <w:rPr>
            <w:noProof/>
            <w:webHidden/>
          </w:rPr>
          <w:instrText xml:space="preserve"> PAGEREF _Toc527973525 \h </w:instrText>
        </w:r>
        <w:r w:rsidR="008949FB">
          <w:rPr>
            <w:noProof/>
            <w:webHidden/>
          </w:rPr>
        </w:r>
        <w:r w:rsidR="008949FB">
          <w:rPr>
            <w:noProof/>
            <w:webHidden/>
          </w:rPr>
          <w:fldChar w:fldCharType="separate"/>
        </w:r>
        <w:r w:rsidR="00806637">
          <w:rPr>
            <w:noProof/>
            <w:webHidden/>
          </w:rPr>
          <w:t>58</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26" w:history="1">
        <w:r w:rsidR="008949FB" w:rsidRPr="00591A3F">
          <w:rPr>
            <w:rStyle w:val="af0"/>
          </w:rPr>
          <w:t>4.3.1</w:t>
        </w:r>
        <w:r w:rsidR="008949FB" w:rsidRPr="00591A3F">
          <w:rPr>
            <w:rStyle w:val="af0"/>
            <w:rFonts w:hint="eastAsia"/>
          </w:rPr>
          <w:t xml:space="preserve"> </w:t>
        </w:r>
        <w:r w:rsidR="008949FB" w:rsidRPr="00591A3F">
          <w:rPr>
            <w:rStyle w:val="af0"/>
            <w:rFonts w:hint="eastAsia"/>
          </w:rPr>
          <w:t>算法涉及的概念和符号</w:t>
        </w:r>
        <w:r w:rsidR="008949FB">
          <w:rPr>
            <w:webHidden/>
          </w:rPr>
          <w:tab/>
        </w:r>
        <w:r w:rsidR="008949FB">
          <w:rPr>
            <w:webHidden/>
          </w:rPr>
          <w:fldChar w:fldCharType="begin"/>
        </w:r>
        <w:r w:rsidR="008949FB">
          <w:rPr>
            <w:webHidden/>
          </w:rPr>
          <w:instrText xml:space="preserve"> PAGEREF _Toc527973526 \h </w:instrText>
        </w:r>
        <w:r w:rsidR="008949FB">
          <w:rPr>
            <w:webHidden/>
          </w:rPr>
        </w:r>
        <w:r w:rsidR="008949FB">
          <w:rPr>
            <w:webHidden/>
          </w:rPr>
          <w:fldChar w:fldCharType="separate"/>
        </w:r>
        <w:r w:rsidR="00806637">
          <w:rPr>
            <w:webHidden/>
          </w:rPr>
          <w:t>60</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27" w:history="1">
        <w:r w:rsidR="008949FB" w:rsidRPr="00591A3F">
          <w:rPr>
            <w:rStyle w:val="af0"/>
            <w:noProof/>
          </w:rPr>
          <w:t>4.4</w:t>
        </w:r>
        <w:r w:rsidR="008949FB" w:rsidRPr="00591A3F">
          <w:rPr>
            <w:rStyle w:val="af0"/>
            <w:rFonts w:hint="eastAsia"/>
            <w:noProof/>
          </w:rPr>
          <w:t xml:space="preserve"> </w:t>
        </w:r>
        <w:r w:rsidR="008949FB" w:rsidRPr="00591A3F">
          <w:rPr>
            <w:rStyle w:val="af0"/>
            <w:rFonts w:hint="eastAsia"/>
            <w:noProof/>
          </w:rPr>
          <w:t>基于运动参数优化的模型层次拆解算法</w:t>
        </w:r>
        <w:r w:rsidR="008949FB">
          <w:rPr>
            <w:noProof/>
            <w:webHidden/>
          </w:rPr>
          <w:tab/>
        </w:r>
        <w:r w:rsidR="008949FB">
          <w:rPr>
            <w:noProof/>
            <w:webHidden/>
          </w:rPr>
          <w:fldChar w:fldCharType="begin"/>
        </w:r>
        <w:r w:rsidR="008949FB">
          <w:rPr>
            <w:noProof/>
            <w:webHidden/>
          </w:rPr>
          <w:instrText xml:space="preserve"> PAGEREF _Toc527973527 \h </w:instrText>
        </w:r>
        <w:r w:rsidR="008949FB">
          <w:rPr>
            <w:noProof/>
            <w:webHidden/>
          </w:rPr>
        </w:r>
        <w:r w:rsidR="008949FB">
          <w:rPr>
            <w:noProof/>
            <w:webHidden/>
          </w:rPr>
          <w:fldChar w:fldCharType="separate"/>
        </w:r>
        <w:r w:rsidR="00806637">
          <w:rPr>
            <w:noProof/>
            <w:webHidden/>
          </w:rPr>
          <w:t>61</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28" w:history="1">
        <w:r w:rsidR="008949FB" w:rsidRPr="00591A3F">
          <w:rPr>
            <w:rStyle w:val="af0"/>
          </w:rPr>
          <w:t>4.4.1</w:t>
        </w:r>
        <w:r w:rsidR="008949FB" w:rsidRPr="00591A3F">
          <w:rPr>
            <w:rStyle w:val="af0"/>
            <w:rFonts w:hint="eastAsia"/>
          </w:rPr>
          <w:t xml:space="preserve"> </w:t>
        </w:r>
        <w:r w:rsidR="008949FB" w:rsidRPr="00591A3F">
          <w:rPr>
            <w:rStyle w:val="af0"/>
            <w:rFonts w:hint="eastAsia"/>
          </w:rPr>
          <w:t>层次拆解算法</w:t>
        </w:r>
        <w:r w:rsidR="008949FB">
          <w:rPr>
            <w:webHidden/>
          </w:rPr>
          <w:tab/>
        </w:r>
        <w:r w:rsidR="008949FB">
          <w:rPr>
            <w:webHidden/>
          </w:rPr>
          <w:fldChar w:fldCharType="begin"/>
        </w:r>
        <w:r w:rsidR="008949FB">
          <w:rPr>
            <w:webHidden/>
          </w:rPr>
          <w:instrText xml:space="preserve"> PAGEREF _Toc527973528 \h </w:instrText>
        </w:r>
        <w:r w:rsidR="008949FB">
          <w:rPr>
            <w:webHidden/>
          </w:rPr>
        </w:r>
        <w:r w:rsidR="008949FB">
          <w:rPr>
            <w:webHidden/>
          </w:rPr>
          <w:fldChar w:fldCharType="separate"/>
        </w:r>
        <w:r w:rsidR="00806637">
          <w:rPr>
            <w:webHidden/>
          </w:rPr>
          <w:t>61</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29" w:history="1">
        <w:r w:rsidR="008949FB" w:rsidRPr="00591A3F">
          <w:rPr>
            <w:rStyle w:val="af0"/>
          </w:rPr>
          <w:t xml:space="preserve">4.4.2 </w:t>
        </w:r>
        <w:r w:rsidR="008949FB" w:rsidRPr="00591A3F">
          <w:rPr>
            <w:rStyle w:val="af0"/>
            <w:rFonts w:hint="eastAsia"/>
          </w:rPr>
          <w:t>优化模型运动参数</w:t>
        </w:r>
        <w:r w:rsidR="008949FB">
          <w:rPr>
            <w:webHidden/>
          </w:rPr>
          <w:tab/>
        </w:r>
        <w:r w:rsidR="008949FB">
          <w:rPr>
            <w:webHidden/>
          </w:rPr>
          <w:fldChar w:fldCharType="begin"/>
        </w:r>
        <w:r w:rsidR="008949FB">
          <w:rPr>
            <w:webHidden/>
          </w:rPr>
          <w:instrText xml:space="preserve"> PAGEREF _Toc527973529 \h </w:instrText>
        </w:r>
        <w:r w:rsidR="008949FB">
          <w:rPr>
            <w:webHidden/>
          </w:rPr>
        </w:r>
        <w:r w:rsidR="008949FB">
          <w:rPr>
            <w:webHidden/>
          </w:rPr>
          <w:fldChar w:fldCharType="separate"/>
        </w:r>
        <w:r w:rsidR="00806637">
          <w:rPr>
            <w:webHidden/>
          </w:rPr>
          <w:t>63</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0" w:history="1">
        <w:r w:rsidR="008949FB" w:rsidRPr="00591A3F">
          <w:rPr>
            <w:rStyle w:val="af0"/>
            <w:noProof/>
          </w:rPr>
          <w:t>4.5</w:t>
        </w:r>
        <w:r w:rsidR="008949FB" w:rsidRPr="00591A3F">
          <w:rPr>
            <w:rStyle w:val="af0"/>
            <w:rFonts w:hint="eastAsia"/>
            <w:noProof/>
          </w:rPr>
          <w:t xml:space="preserve"> </w:t>
        </w:r>
        <w:r w:rsidR="008949FB" w:rsidRPr="00591A3F">
          <w:rPr>
            <w:rStyle w:val="af0"/>
            <w:rFonts w:hint="eastAsia"/>
            <w:noProof/>
          </w:rPr>
          <w:t>模型部件组装箱算法</w:t>
        </w:r>
        <w:r w:rsidR="008949FB">
          <w:rPr>
            <w:noProof/>
            <w:webHidden/>
          </w:rPr>
          <w:tab/>
        </w:r>
        <w:r w:rsidR="008949FB">
          <w:rPr>
            <w:noProof/>
            <w:webHidden/>
          </w:rPr>
          <w:fldChar w:fldCharType="begin"/>
        </w:r>
        <w:r w:rsidR="008949FB">
          <w:rPr>
            <w:noProof/>
            <w:webHidden/>
          </w:rPr>
          <w:instrText xml:space="preserve"> PAGEREF _Toc527973530 \h </w:instrText>
        </w:r>
        <w:r w:rsidR="008949FB">
          <w:rPr>
            <w:noProof/>
            <w:webHidden/>
          </w:rPr>
        </w:r>
        <w:r w:rsidR="008949FB">
          <w:rPr>
            <w:noProof/>
            <w:webHidden/>
          </w:rPr>
          <w:fldChar w:fldCharType="separate"/>
        </w:r>
        <w:r w:rsidR="00806637">
          <w:rPr>
            <w:noProof/>
            <w:webHidden/>
          </w:rPr>
          <w:t>65</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31" w:history="1">
        <w:r w:rsidR="008949FB" w:rsidRPr="00591A3F">
          <w:rPr>
            <w:rStyle w:val="af0"/>
          </w:rPr>
          <w:t>4.5.1</w:t>
        </w:r>
        <w:r w:rsidR="008949FB" w:rsidRPr="00591A3F">
          <w:rPr>
            <w:rStyle w:val="af0"/>
            <w:rFonts w:hint="eastAsia"/>
          </w:rPr>
          <w:t xml:space="preserve"> </w:t>
        </w:r>
        <w:r w:rsidR="008949FB" w:rsidRPr="00591A3F">
          <w:rPr>
            <w:rStyle w:val="af0"/>
            <w:rFonts w:hint="eastAsia"/>
          </w:rPr>
          <w:t>部件组摆放策略</w:t>
        </w:r>
        <w:r w:rsidR="008949FB">
          <w:rPr>
            <w:webHidden/>
          </w:rPr>
          <w:tab/>
        </w:r>
        <w:r w:rsidR="008949FB">
          <w:rPr>
            <w:webHidden/>
          </w:rPr>
          <w:fldChar w:fldCharType="begin"/>
        </w:r>
        <w:r w:rsidR="008949FB">
          <w:rPr>
            <w:webHidden/>
          </w:rPr>
          <w:instrText xml:space="preserve"> PAGEREF _Toc527973531 \h </w:instrText>
        </w:r>
        <w:r w:rsidR="008949FB">
          <w:rPr>
            <w:webHidden/>
          </w:rPr>
        </w:r>
        <w:r w:rsidR="008949FB">
          <w:rPr>
            <w:webHidden/>
          </w:rPr>
          <w:fldChar w:fldCharType="separate"/>
        </w:r>
        <w:r w:rsidR="00806637">
          <w:rPr>
            <w:webHidden/>
          </w:rPr>
          <w:t>66</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2" w:history="1">
        <w:r w:rsidR="008949FB" w:rsidRPr="00591A3F">
          <w:rPr>
            <w:rStyle w:val="af0"/>
            <w:noProof/>
          </w:rPr>
          <w:t xml:space="preserve">4.6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32 \h </w:instrText>
        </w:r>
        <w:r w:rsidR="008949FB">
          <w:rPr>
            <w:noProof/>
            <w:webHidden/>
          </w:rPr>
        </w:r>
        <w:r w:rsidR="008949FB">
          <w:rPr>
            <w:noProof/>
            <w:webHidden/>
          </w:rPr>
          <w:fldChar w:fldCharType="separate"/>
        </w:r>
        <w:r w:rsidR="00806637">
          <w:rPr>
            <w:noProof/>
            <w:webHidden/>
          </w:rPr>
          <w:t>68</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3" w:history="1">
        <w:r w:rsidR="008949FB" w:rsidRPr="00591A3F">
          <w:rPr>
            <w:rStyle w:val="af0"/>
            <w:noProof/>
          </w:rPr>
          <w:t>4.7</w:t>
        </w:r>
        <w:r w:rsidR="008949FB" w:rsidRPr="00591A3F">
          <w:rPr>
            <w:rStyle w:val="af0"/>
            <w:rFonts w:hint="eastAsia"/>
            <w:noProof/>
          </w:rPr>
          <w:t xml:space="preserve">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33 \h </w:instrText>
        </w:r>
        <w:r w:rsidR="008949FB">
          <w:rPr>
            <w:noProof/>
            <w:webHidden/>
          </w:rPr>
        </w:r>
        <w:r w:rsidR="008949FB">
          <w:rPr>
            <w:noProof/>
            <w:webHidden/>
          </w:rPr>
          <w:fldChar w:fldCharType="separate"/>
        </w:r>
        <w:r w:rsidR="00806637">
          <w:rPr>
            <w:noProof/>
            <w:webHidden/>
          </w:rPr>
          <w:t>69</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34" w:history="1">
        <w:r w:rsidR="008949FB" w:rsidRPr="00591A3F">
          <w:rPr>
            <w:rStyle w:val="af0"/>
            <w:rFonts w:hint="eastAsia"/>
            <w:noProof/>
          </w:rPr>
          <w:t>第</w:t>
        </w:r>
        <w:r w:rsidR="008949FB" w:rsidRPr="00591A3F">
          <w:rPr>
            <w:rStyle w:val="af0"/>
            <w:rFonts w:hint="eastAsia"/>
            <w:noProof/>
          </w:rPr>
          <w:t xml:space="preserve"> 5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三维模型网格结构的半规则化方法</w:t>
        </w:r>
        <w:r w:rsidR="008949FB">
          <w:rPr>
            <w:noProof/>
            <w:webHidden/>
          </w:rPr>
          <w:tab/>
        </w:r>
        <w:r w:rsidR="008949FB">
          <w:rPr>
            <w:noProof/>
            <w:webHidden/>
          </w:rPr>
          <w:fldChar w:fldCharType="begin"/>
        </w:r>
        <w:r w:rsidR="008949FB">
          <w:rPr>
            <w:noProof/>
            <w:webHidden/>
          </w:rPr>
          <w:instrText xml:space="preserve"> PAGEREF _Toc527973534 \h </w:instrText>
        </w:r>
        <w:r w:rsidR="008949FB">
          <w:rPr>
            <w:noProof/>
            <w:webHidden/>
          </w:rPr>
        </w:r>
        <w:r w:rsidR="008949FB">
          <w:rPr>
            <w:noProof/>
            <w:webHidden/>
          </w:rPr>
          <w:fldChar w:fldCharType="separate"/>
        </w:r>
        <w:r w:rsidR="00806637">
          <w:rPr>
            <w:noProof/>
            <w:webHidden/>
          </w:rPr>
          <w:t>7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5" w:history="1">
        <w:r w:rsidR="008949FB" w:rsidRPr="00591A3F">
          <w:rPr>
            <w:rStyle w:val="af0"/>
            <w:noProof/>
          </w:rPr>
          <w:t>5.1</w:t>
        </w:r>
        <w:r w:rsidR="008949FB" w:rsidRPr="00591A3F">
          <w:rPr>
            <w:rStyle w:val="af0"/>
            <w:rFonts w:hint="eastAsia"/>
            <w:noProof/>
          </w:rPr>
          <w:t xml:space="preserve"> </w:t>
        </w:r>
        <w:r w:rsidR="008949FB" w:rsidRPr="00591A3F">
          <w:rPr>
            <w:rStyle w:val="af0"/>
            <w:rFonts w:hint="eastAsia"/>
            <w:noProof/>
          </w:rPr>
          <w:t>引言</w:t>
        </w:r>
        <w:r w:rsidR="008949FB">
          <w:rPr>
            <w:noProof/>
            <w:webHidden/>
          </w:rPr>
          <w:tab/>
        </w:r>
        <w:r w:rsidR="008949FB">
          <w:rPr>
            <w:noProof/>
            <w:webHidden/>
          </w:rPr>
          <w:fldChar w:fldCharType="begin"/>
        </w:r>
        <w:r w:rsidR="008949FB">
          <w:rPr>
            <w:noProof/>
            <w:webHidden/>
          </w:rPr>
          <w:instrText xml:space="preserve"> PAGEREF _Toc527973535 \h </w:instrText>
        </w:r>
        <w:r w:rsidR="008949FB">
          <w:rPr>
            <w:noProof/>
            <w:webHidden/>
          </w:rPr>
        </w:r>
        <w:r w:rsidR="008949FB">
          <w:rPr>
            <w:noProof/>
            <w:webHidden/>
          </w:rPr>
          <w:fldChar w:fldCharType="separate"/>
        </w:r>
        <w:r w:rsidR="00806637">
          <w:rPr>
            <w:noProof/>
            <w:webHidden/>
          </w:rPr>
          <w:t>7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6" w:history="1">
        <w:r w:rsidR="008949FB" w:rsidRPr="00591A3F">
          <w:rPr>
            <w:rStyle w:val="af0"/>
            <w:noProof/>
          </w:rPr>
          <w:t>5.2</w:t>
        </w:r>
        <w:r w:rsidR="008949FB" w:rsidRPr="00591A3F">
          <w:rPr>
            <w:rStyle w:val="af0"/>
            <w:rFonts w:hint="eastAsia"/>
            <w:noProof/>
          </w:rPr>
          <w:t xml:space="preserve"> </w:t>
        </w:r>
        <w:r w:rsidR="008949FB" w:rsidRPr="00591A3F">
          <w:rPr>
            <w:rStyle w:val="af0"/>
            <w:rFonts w:hint="eastAsia"/>
            <w:noProof/>
          </w:rPr>
          <w:t>相关背景</w:t>
        </w:r>
        <w:r w:rsidR="008949FB">
          <w:rPr>
            <w:noProof/>
            <w:webHidden/>
          </w:rPr>
          <w:tab/>
        </w:r>
        <w:r w:rsidR="008949FB">
          <w:rPr>
            <w:noProof/>
            <w:webHidden/>
          </w:rPr>
          <w:fldChar w:fldCharType="begin"/>
        </w:r>
        <w:r w:rsidR="008949FB">
          <w:rPr>
            <w:noProof/>
            <w:webHidden/>
          </w:rPr>
          <w:instrText xml:space="preserve"> PAGEREF _Toc527973536 \h </w:instrText>
        </w:r>
        <w:r w:rsidR="008949FB">
          <w:rPr>
            <w:noProof/>
            <w:webHidden/>
          </w:rPr>
        </w:r>
        <w:r w:rsidR="008949FB">
          <w:rPr>
            <w:noProof/>
            <w:webHidden/>
          </w:rPr>
          <w:fldChar w:fldCharType="separate"/>
        </w:r>
        <w:r w:rsidR="00806637">
          <w:rPr>
            <w:noProof/>
            <w:webHidden/>
          </w:rPr>
          <w:t>72</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37" w:history="1">
        <w:r w:rsidR="008949FB" w:rsidRPr="00591A3F">
          <w:rPr>
            <w:rStyle w:val="af0"/>
          </w:rPr>
          <w:t>5.2.1</w:t>
        </w:r>
        <w:r w:rsidR="008949FB" w:rsidRPr="00591A3F">
          <w:rPr>
            <w:rStyle w:val="af0"/>
            <w:rFonts w:hint="eastAsia"/>
          </w:rPr>
          <w:t xml:space="preserve"> </w:t>
        </w:r>
        <w:r w:rsidR="008949FB" w:rsidRPr="00591A3F">
          <w:rPr>
            <w:rStyle w:val="af0"/>
            <w:rFonts w:hint="eastAsia"/>
          </w:rPr>
          <w:t>半规则网格与多分辨率分析</w:t>
        </w:r>
        <w:r w:rsidR="008949FB">
          <w:rPr>
            <w:webHidden/>
          </w:rPr>
          <w:tab/>
        </w:r>
        <w:r w:rsidR="008949FB">
          <w:rPr>
            <w:webHidden/>
          </w:rPr>
          <w:fldChar w:fldCharType="begin"/>
        </w:r>
        <w:r w:rsidR="008949FB">
          <w:rPr>
            <w:webHidden/>
          </w:rPr>
          <w:instrText xml:space="preserve"> PAGEREF _Toc527973537 \h </w:instrText>
        </w:r>
        <w:r w:rsidR="008949FB">
          <w:rPr>
            <w:webHidden/>
          </w:rPr>
        </w:r>
        <w:r w:rsidR="008949FB">
          <w:rPr>
            <w:webHidden/>
          </w:rPr>
          <w:fldChar w:fldCharType="separate"/>
        </w:r>
        <w:r w:rsidR="00806637">
          <w:rPr>
            <w:webHidden/>
          </w:rPr>
          <w:t>72</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38" w:history="1">
        <w:r w:rsidR="008949FB" w:rsidRPr="00591A3F">
          <w:rPr>
            <w:rStyle w:val="af0"/>
          </w:rPr>
          <w:t>5.2.2</w:t>
        </w:r>
        <w:r w:rsidR="008949FB" w:rsidRPr="00591A3F">
          <w:rPr>
            <w:rStyle w:val="af0"/>
            <w:rFonts w:hint="eastAsia"/>
          </w:rPr>
          <w:t xml:space="preserve"> </w:t>
        </w:r>
        <w:r w:rsidR="008949FB" w:rsidRPr="00591A3F">
          <w:rPr>
            <w:rStyle w:val="af0"/>
            <w:rFonts w:hint="eastAsia"/>
          </w:rPr>
          <w:t>网格半规则化算法综述</w:t>
        </w:r>
        <w:r w:rsidR="008949FB">
          <w:rPr>
            <w:webHidden/>
          </w:rPr>
          <w:tab/>
        </w:r>
        <w:r w:rsidR="008949FB">
          <w:rPr>
            <w:webHidden/>
          </w:rPr>
          <w:fldChar w:fldCharType="begin"/>
        </w:r>
        <w:r w:rsidR="008949FB">
          <w:rPr>
            <w:webHidden/>
          </w:rPr>
          <w:instrText xml:space="preserve"> PAGEREF _Toc527973538 \h </w:instrText>
        </w:r>
        <w:r w:rsidR="008949FB">
          <w:rPr>
            <w:webHidden/>
          </w:rPr>
        </w:r>
        <w:r w:rsidR="008949FB">
          <w:rPr>
            <w:webHidden/>
          </w:rPr>
          <w:fldChar w:fldCharType="separate"/>
        </w:r>
        <w:r w:rsidR="00806637">
          <w:rPr>
            <w:webHidden/>
          </w:rPr>
          <w:t>73</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39" w:history="1">
        <w:r w:rsidR="008949FB" w:rsidRPr="00591A3F">
          <w:rPr>
            <w:rStyle w:val="af0"/>
            <w:noProof/>
          </w:rPr>
          <w:t>5.3</w:t>
        </w:r>
        <w:r w:rsidR="008949FB" w:rsidRPr="00591A3F">
          <w:rPr>
            <w:rStyle w:val="af0"/>
            <w:rFonts w:hint="eastAsia"/>
            <w:noProof/>
          </w:rPr>
          <w:t xml:space="preserve"> </w:t>
        </w:r>
        <w:r w:rsidR="008949FB" w:rsidRPr="00591A3F">
          <w:rPr>
            <w:rStyle w:val="af0"/>
            <w:rFonts w:hint="eastAsia"/>
            <w:noProof/>
          </w:rPr>
          <w:t>基于层次的网格半规则化方法概述</w:t>
        </w:r>
        <w:r w:rsidR="008949FB">
          <w:rPr>
            <w:noProof/>
            <w:webHidden/>
          </w:rPr>
          <w:tab/>
        </w:r>
        <w:r w:rsidR="008949FB">
          <w:rPr>
            <w:noProof/>
            <w:webHidden/>
          </w:rPr>
          <w:fldChar w:fldCharType="begin"/>
        </w:r>
        <w:r w:rsidR="008949FB">
          <w:rPr>
            <w:noProof/>
            <w:webHidden/>
          </w:rPr>
          <w:instrText xml:space="preserve"> PAGEREF _Toc527973539 \h </w:instrText>
        </w:r>
        <w:r w:rsidR="008949FB">
          <w:rPr>
            <w:noProof/>
            <w:webHidden/>
          </w:rPr>
        </w:r>
        <w:r w:rsidR="008949FB">
          <w:rPr>
            <w:noProof/>
            <w:webHidden/>
          </w:rPr>
          <w:fldChar w:fldCharType="separate"/>
        </w:r>
        <w:r w:rsidR="00806637">
          <w:rPr>
            <w:noProof/>
            <w:webHidden/>
          </w:rPr>
          <w:t>74</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40" w:history="1">
        <w:r w:rsidR="008949FB" w:rsidRPr="00591A3F">
          <w:rPr>
            <w:rStyle w:val="af0"/>
            <w:noProof/>
          </w:rPr>
          <w:t>5.4</w:t>
        </w:r>
        <w:r w:rsidR="008949FB" w:rsidRPr="00591A3F">
          <w:rPr>
            <w:rStyle w:val="af0"/>
            <w:rFonts w:hint="eastAsia"/>
            <w:noProof/>
          </w:rPr>
          <w:t xml:space="preserve"> </w:t>
        </w:r>
        <w:r w:rsidR="008949FB" w:rsidRPr="00591A3F">
          <w:rPr>
            <w:rStyle w:val="af0"/>
            <w:rFonts w:hint="eastAsia"/>
            <w:noProof/>
          </w:rPr>
          <w:t>基于层次的网格并行简化</w:t>
        </w:r>
        <w:r w:rsidR="008949FB">
          <w:rPr>
            <w:noProof/>
            <w:webHidden/>
          </w:rPr>
          <w:tab/>
        </w:r>
        <w:r w:rsidR="008949FB">
          <w:rPr>
            <w:noProof/>
            <w:webHidden/>
          </w:rPr>
          <w:fldChar w:fldCharType="begin"/>
        </w:r>
        <w:r w:rsidR="008949FB">
          <w:rPr>
            <w:noProof/>
            <w:webHidden/>
          </w:rPr>
          <w:instrText xml:space="preserve"> PAGEREF _Toc527973540 \h </w:instrText>
        </w:r>
        <w:r w:rsidR="008949FB">
          <w:rPr>
            <w:noProof/>
            <w:webHidden/>
          </w:rPr>
        </w:r>
        <w:r w:rsidR="008949FB">
          <w:rPr>
            <w:noProof/>
            <w:webHidden/>
          </w:rPr>
          <w:fldChar w:fldCharType="separate"/>
        </w:r>
        <w:r w:rsidR="00806637">
          <w:rPr>
            <w:noProof/>
            <w:webHidden/>
          </w:rPr>
          <w:t>76</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1" w:history="1">
        <w:r w:rsidR="008949FB" w:rsidRPr="00591A3F">
          <w:rPr>
            <w:rStyle w:val="af0"/>
          </w:rPr>
          <w:t>5.4.1</w:t>
        </w:r>
        <w:r w:rsidR="008949FB" w:rsidRPr="00591A3F">
          <w:rPr>
            <w:rStyle w:val="af0"/>
            <w:rFonts w:hint="eastAsia"/>
          </w:rPr>
          <w:t xml:space="preserve"> </w:t>
        </w:r>
        <w:r w:rsidR="008949FB" w:rsidRPr="00591A3F">
          <w:rPr>
            <w:rStyle w:val="af0"/>
            <w:rFonts w:hint="eastAsia"/>
          </w:rPr>
          <w:t>网格分层并行简化</w:t>
        </w:r>
        <w:r w:rsidR="008949FB">
          <w:rPr>
            <w:webHidden/>
          </w:rPr>
          <w:tab/>
        </w:r>
        <w:r w:rsidR="008949FB">
          <w:rPr>
            <w:webHidden/>
          </w:rPr>
          <w:fldChar w:fldCharType="begin"/>
        </w:r>
        <w:r w:rsidR="008949FB">
          <w:rPr>
            <w:webHidden/>
          </w:rPr>
          <w:instrText xml:space="preserve"> PAGEREF _Toc527973541 \h </w:instrText>
        </w:r>
        <w:r w:rsidR="008949FB">
          <w:rPr>
            <w:webHidden/>
          </w:rPr>
        </w:r>
        <w:r w:rsidR="008949FB">
          <w:rPr>
            <w:webHidden/>
          </w:rPr>
          <w:fldChar w:fldCharType="separate"/>
        </w:r>
        <w:r w:rsidR="00806637">
          <w:rPr>
            <w:webHidden/>
          </w:rPr>
          <w:t>76</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2" w:history="1">
        <w:r w:rsidR="008949FB" w:rsidRPr="00591A3F">
          <w:rPr>
            <w:rStyle w:val="af0"/>
          </w:rPr>
          <w:t>5.4.2</w:t>
        </w:r>
        <w:r w:rsidR="008949FB" w:rsidRPr="00591A3F">
          <w:rPr>
            <w:rStyle w:val="af0"/>
            <w:rFonts w:hint="eastAsia"/>
          </w:rPr>
          <w:t xml:space="preserve"> </w:t>
        </w:r>
        <w:r w:rsidR="008949FB" w:rsidRPr="00591A3F">
          <w:rPr>
            <w:rStyle w:val="af0"/>
            <w:rFonts w:hint="eastAsia"/>
          </w:rPr>
          <w:t>网格表面参数化</w:t>
        </w:r>
        <w:r w:rsidR="008949FB">
          <w:rPr>
            <w:webHidden/>
          </w:rPr>
          <w:tab/>
        </w:r>
        <w:r w:rsidR="008949FB">
          <w:rPr>
            <w:webHidden/>
          </w:rPr>
          <w:fldChar w:fldCharType="begin"/>
        </w:r>
        <w:r w:rsidR="008949FB">
          <w:rPr>
            <w:webHidden/>
          </w:rPr>
          <w:instrText xml:space="preserve"> PAGEREF _Toc527973542 \h </w:instrText>
        </w:r>
        <w:r w:rsidR="008949FB">
          <w:rPr>
            <w:webHidden/>
          </w:rPr>
        </w:r>
        <w:r w:rsidR="008949FB">
          <w:rPr>
            <w:webHidden/>
          </w:rPr>
          <w:fldChar w:fldCharType="separate"/>
        </w:r>
        <w:r w:rsidR="00806637">
          <w:rPr>
            <w:webHidden/>
          </w:rPr>
          <w:t>79</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43" w:history="1">
        <w:r w:rsidR="008949FB" w:rsidRPr="00591A3F">
          <w:rPr>
            <w:rStyle w:val="af0"/>
            <w:noProof/>
          </w:rPr>
          <w:t>5.5</w:t>
        </w:r>
        <w:r w:rsidR="008949FB" w:rsidRPr="00591A3F">
          <w:rPr>
            <w:rStyle w:val="af0"/>
            <w:rFonts w:hint="eastAsia"/>
            <w:noProof/>
          </w:rPr>
          <w:t xml:space="preserve"> </w:t>
        </w:r>
        <w:r w:rsidR="008949FB" w:rsidRPr="00591A3F">
          <w:rPr>
            <w:rStyle w:val="af0"/>
            <w:rFonts w:hint="eastAsia"/>
            <w:noProof/>
          </w:rPr>
          <w:t>网格细分重建</w:t>
        </w:r>
        <w:r w:rsidR="008949FB">
          <w:rPr>
            <w:noProof/>
            <w:webHidden/>
          </w:rPr>
          <w:tab/>
        </w:r>
        <w:r w:rsidR="008949FB">
          <w:rPr>
            <w:noProof/>
            <w:webHidden/>
          </w:rPr>
          <w:fldChar w:fldCharType="begin"/>
        </w:r>
        <w:r w:rsidR="008949FB">
          <w:rPr>
            <w:noProof/>
            <w:webHidden/>
          </w:rPr>
          <w:instrText xml:space="preserve"> PAGEREF _Toc527973543 \h </w:instrText>
        </w:r>
        <w:r w:rsidR="008949FB">
          <w:rPr>
            <w:noProof/>
            <w:webHidden/>
          </w:rPr>
        </w:r>
        <w:r w:rsidR="008949FB">
          <w:rPr>
            <w:noProof/>
            <w:webHidden/>
          </w:rPr>
          <w:fldChar w:fldCharType="separate"/>
        </w:r>
        <w:r w:rsidR="00806637">
          <w:rPr>
            <w:noProof/>
            <w:webHidden/>
          </w:rPr>
          <w:t>83</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4" w:history="1">
        <w:r w:rsidR="008949FB" w:rsidRPr="00591A3F">
          <w:rPr>
            <w:rStyle w:val="af0"/>
          </w:rPr>
          <w:t>5.5.1</w:t>
        </w:r>
        <w:r w:rsidR="008949FB" w:rsidRPr="00591A3F">
          <w:rPr>
            <w:rStyle w:val="af0"/>
            <w:rFonts w:hint="eastAsia"/>
          </w:rPr>
          <w:t xml:space="preserve"> </w:t>
        </w:r>
        <w:r w:rsidR="008949FB" w:rsidRPr="00591A3F">
          <w:rPr>
            <w:rStyle w:val="af0"/>
            <w:rFonts w:hint="eastAsia"/>
          </w:rPr>
          <w:t>基于参数化信息的网格细分</w:t>
        </w:r>
        <w:r w:rsidR="008949FB">
          <w:rPr>
            <w:webHidden/>
          </w:rPr>
          <w:tab/>
        </w:r>
        <w:r w:rsidR="008949FB">
          <w:rPr>
            <w:webHidden/>
          </w:rPr>
          <w:fldChar w:fldCharType="begin"/>
        </w:r>
        <w:r w:rsidR="008949FB">
          <w:rPr>
            <w:webHidden/>
          </w:rPr>
          <w:instrText xml:space="preserve"> PAGEREF _Toc527973544 \h </w:instrText>
        </w:r>
        <w:r w:rsidR="008949FB">
          <w:rPr>
            <w:webHidden/>
          </w:rPr>
        </w:r>
        <w:r w:rsidR="008949FB">
          <w:rPr>
            <w:webHidden/>
          </w:rPr>
          <w:fldChar w:fldCharType="separate"/>
        </w:r>
        <w:r w:rsidR="00806637">
          <w:rPr>
            <w:webHidden/>
          </w:rPr>
          <w:t>83</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5" w:history="1">
        <w:r w:rsidR="008949FB" w:rsidRPr="00591A3F">
          <w:rPr>
            <w:rStyle w:val="af0"/>
          </w:rPr>
          <w:t>5.5.2</w:t>
        </w:r>
        <w:r w:rsidR="008949FB" w:rsidRPr="00591A3F">
          <w:rPr>
            <w:rStyle w:val="af0"/>
            <w:rFonts w:hint="eastAsia"/>
          </w:rPr>
          <w:t xml:space="preserve"> </w:t>
        </w:r>
        <w:r w:rsidR="008949FB" w:rsidRPr="00591A3F">
          <w:rPr>
            <w:rStyle w:val="af0"/>
            <w:rFonts w:hint="eastAsia"/>
          </w:rPr>
          <w:t>平滑参数化信息</w:t>
        </w:r>
        <w:r w:rsidR="008949FB">
          <w:rPr>
            <w:webHidden/>
          </w:rPr>
          <w:tab/>
        </w:r>
        <w:r w:rsidR="008949FB">
          <w:rPr>
            <w:webHidden/>
          </w:rPr>
          <w:fldChar w:fldCharType="begin"/>
        </w:r>
        <w:r w:rsidR="008949FB">
          <w:rPr>
            <w:webHidden/>
          </w:rPr>
          <w:instrText xml:space="preserve"> PAGEREF _Toc527973545 \h </w:instrText>
        </w:r>
        <w:r w:rsidR="008949FB">
          <w:rPr>
            <w:webHidden/>
          </w:rPr>
        </w:r>
        <w:r w:rsidR="008949FB">
          <w:rPr>
            <w:webHidden/>
          </w:rPr>
          <w:fldChar w:fldCharType="separate"/>
        </w:r>
        <w:r w:rsidR="00806637">
          <w:rPr>
            <w:webHidden/>
          </w:rPr>
          <w:t>84</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46" w:history="1">
        <w:r w:rsidR="008949FB" w:rsidRPr="00591A3F">
          <w:rPr>
            <w:rStyle w:val="af0"/>
            <w:noProof/>
          </w:rPr>
          <w:t>5.6</w:t>
        </w:r>
        <w:r w:rsidR="008949FB" w:rsidRPr="00591A3F">
          <w:rPr>
            <w:rStyle w:val="af0"/>
            <w:rFonts w:hint="eastAsia"/>
            <w:noProof/>
          </w:rPr>
          <w:t xml:space="preserve"> </w:t>
        </w:r>
        <w:r w:rsidR="008949FB" w:rsidRPr="00591A3F">
          <w:rPr>
            <w:rStyle w:val="af0"/>
            <w:rFonts w:hint="eastAsia"/>
            <w:noProof/>
          </w:rPr>
          <w:t>实验结果及分析</w:t>
        </w:r>
        <w:r w:rsidR="008949FB">
          <w:rPr>
            <w:noProof/>
            <w:webHidden/>
          </w:rPr>
          <w:tab/>
        </w:r>
        <w:r w:rsidR="008949FB">
          <w:rPr>
            <w:noProof/>
            <w:webHidden/>
          </w:rPr>
          <w:fldChar w:fldCharType="begin"/>
        </w:r>
        <w:r w:rsidR="008949FB">
          <w:rPr>
            <w:noProof/>
            <w:webHidden/>
          </w:rPr>
          <w:instrText xml:space="preserve"> PAGEREF _Toc527973546 \h </w:instrText>
        </w:r>
        <w:r w:rsidR="008949FB">
          <w:rPr>
            <w:noProof/>
            <w:webHidden/>
          </w:rPr>
        </w:r>
        <w:r w:rsidR="008949FB">
          <w:rPr>
            <w:noProof/>
            <w:webHidden/>
          </w:rPr>
          <w:fldChar w:fldCharType="separate"/>
        </w:r>
        <w:r w:rsidR="00806637">
          <w:rPr>
            <w:noProof/>
            <w:webHidden/>
          </w:rPr>
          <w:t>86</w:t>
        </w:r>
        <w:r w:rsidR="008949FB">
          <w:rPr>
            <w:noProof/>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7" w:history="1">
        <w:r w:rsidR="008949FB" w:rsidRPr="00591A3F">
          <w:rPr>
            <w:rStyle w:val="af0"/>
          </w:rPr>
          <w:t>5.6.1</w:t>
        </w:r>
        <w:r w:rsidR="008949FB" w:rsidRPr="00591A3F">
          <w:rPr>
            <w:rStyle w:val="af0"/>
            <w:rFonts w:hint="eastAsia"/>
          </w:rPr>
          <w:t xml:space="preserve"> </w:t>
        </w:r>
        <w:r w:rsidR="008949FB" w:rsidRPr="00591A3F">
          <w:rPr>
            <w:rStyle w:val="af0"/>
            <w:rFonts w:hint="eastAsia"/>
          </w:rPr>
          <w:t>算法效率</w:t>
        </w:r>
        <w:r w:rsidR="008949FB">
          <w:rPr>
            <w:webHidden/>
          </w:rPr>
          <w:tab/>
        </w:r>
        <w:r w:rsidR="008949FB">
          <w:rPr>
            <w:webHidden/>
          </w:rPr>
          <w:fldChar w:fldCharType="begin"/>
        </w:r>
        <w:r w:rsidR="008949FB">
          <w:rPr>
            <w:webHidden/>
          </w:rPr>
          <w:instrText xml:space="preserve"> PAGEREF _Toc527973547 \h </w:instrText>
        </w:r>
        <w:r w:rsidR="008949FB">
          <w:rPr>
            <w:webHidden/>
          </w:rPr>
        </w:r>
        <w:r w:rsidR="008949FB">
          <w:rPr>
            <w:webHidden/>
          </w:rPr>
          <w:fldChar w:fldCharType="separate"/>
        </w:r>
        <w:r w:rsidR="00806637">
          <w:rPr>
            <w:webHidden/>
          </w:rPr>
          <w:t>87</w:t>
        </w:r>
        <w:r w:rsidR="008949FB">
          <w:rPr>
            <w:webHidden/>
          </w:rPr>
          <w:fldChar w:fldCharType="end"/>
        </w:r>
      </w:hyperlink>
    </w:p>
    <w:p w:rsidR="008949FB" w:rsidRDefault="00DA3FB9">
      <w:pPr>
        <w:pStyle w:val="33"/>
        <w:ind w:left="960" w:firstLine="420"/>
        <w:rPr>
          <w:rFonts w:asciiTheme="minorHAnsi" w:eastAsiaTheme="minorEastAsia" w:hAnsiTheme="minorHAnsi" w:cstheme="minorBidi"/>
          <w:szCs w:val="22"/>
        </w:rPr>
      </w:pPr>
      <w:hyperlink w:anchor="_Toc527973548" w:history="1">
        <w:r w:rsidR="008949FB" w:rsidRPr="00591A3F">
          <w:rPr>
            <w:rStyle w:val="af0"/>
          </w:rPr>
          <w:t>5.6.2</w:t>
        </w:r>
        <w:r w:rsidR="008949FB" w:rsidRPr="00591A3F">
          <w:rPr>
            <w:rStyle w:val="af0"/>
            <w:rFonts w:hint="eastAsia"/>
          </w:rPr>
          <w:t xml:space="preserve"> </w:t>
        </w:r>
        <w:r w:rsidR="008949FB" w:rsidRPr="00591A3F">
          <w:rPr>
            <w:rStyle w:val="af0"/>
            <w:rFonts w:hint="eastAsia"/>
          </w:rPr>
          <w:t>网格精度</w:t>
        </w:r>
        <w:r w:rsidR="008949FB">
          <w:rPr>
            <w:webHidden/>
          </w:rPr>
          <w:tab/>
        </w:r>
        <w:r w:rsidR="008949FB">
          <w:rPr>
            <w:webHidden/>
          </w:rPr>
          <w:fldChar w:fldCharType="begin"/>
        </w:r>
        <w:r w:rsidR="008949FB">
          <w:rPr>
            <w:webHidden/>
          </w:rPr>
          <w:instrText xml:space="preserve"> PAGEREF _Toc527973548 \h </w:instrText>
        </w:r>
        <w:r w:rsidR="008949FB">
          <w:rPr>
            <w:webHidden/>
          </w:rPr>
        </w:r>
        <w:r w:rsidR="008949FB">
          <w:rPr>
            <w:webHidden/>
          </w:rPr>
          <w:fldChar w:fldCharType="separate"/>
        </w:r>
        <w:r w:rsidR="00806637">
          <w:rPr>
            <w:webHidden/>
          </w:rPr>
          <w:t>87</w:t>
        </w:r>
        <w:r w:rsidR="008949FB">
          <w:rPr>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49" w:history="1">
        <w:r w:rsidR="008949FB" w:rsidRPr="00591A3F">
          <w:rPr>
            <w:rStyle w:val="af0"/>
            <w:noProof/>
          </w:rPr>
          <w:t xml:space="preserve">5.7 </w:t>
        </w:r>
        <w:r w:rsidR="008949FB" w:rsidRPr="00591A3F">
          <w:rPr>
            <w:rStyle w:val="af0"/>
            <w:rFonts w:hint="eastAsia"/>
            <w:noProof/>
          </w:rPr>
          <w:t>本章小结</w:t>
        </w:r>
        <w:r w:rsidR="008949FB">
          <w:rPr>
            <w:noProof/>
            <w:webHidden/>
          </w:rPr>
          <w:tab/>
        </w:r>
        <w:r w:rsidR="008949FB">
          <w:rPr>
            <w:noProof/>
            <w:webHidden/>
          </w:rPr>
          <w:fldChar w:fldCharType="begin"/>
        </w:r>
        <w:r w:rsidR="008949FB">
          <w:rPr>
            <w:noProof/>
            <w:webHidden/>
          </w:rPr>
          <w:instrText xml:space="preserve"> PAGEREF _Toc527973549 \h </w:instrText>
        </w:r>
        <w:r w:rsidR="008949FB">
          <w:rPr>
            <w:noProof/>
            <w:webHidden/>
          </w:rPr>
        </w:r>
        <w:r w:rsidR="008949FB">
          <w:rPr>
            <w:noProof/>
            <w:webHidden/>
          </w:rPr>
          <w:fldChar w:fldCharType="separate"/>
        </w:r>
        <w:r w:rsidR="00806637">
          <w:rPr>
            <w:noProof/>
            <w:webHidden/>
          </w:rPr>
          <w:t>89</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50" w:history="1">
        <w:r w:rsidR="008949FB" w:rsidRPr="00591A3F">
          <w:rPr>
            <w:rStyle w:val="af0"/>
            <w:rFonts w:hint="eastAsia"/>
            <w:noProof/>
          </w:rPr>
          <w:t>第</w:t>
        </w:r>
        <w:r w:rsidR="008949FB" w:rsidRPr="00591A3F">
          <w:rPr>
            <w:rStyle w:val="af0"/>
            <w:rFonts w:hint="eastAsia"/>
            <w:noProof/>
          </w:rPr>
          <w:t xml:space="preserve"> 6 </w:t>
        </w:r>
        <w:r w:rsidR="008949FB" w:rsidRPr="00591A3F">
          <w:rPr>
            <w:rStyle w:val="af0"/>
            <w:rFonts w:hint="eastAsia"/>
            <w:noProof/>
          </w:rPr>
          <w:t>章</w:t>
        </w:r>
        <w:r w:rsidR="008949FB" w:rsidRPr="00591A3F">
          <w:rPr>
            <w:rStyle w:val="af0"/>
            <w:rFonts w:hint="eastAsia"/>
            <w:noProof/>
          </w:rPr>
          <w:t xml:space="preserve"> </w:t>
        </w:r>
        <w:r w:rsidR="008949FB" w:rsidRPr="00591A3F">
          <w:rPr>
            <w:rStyle w:val="af0"/>
            <w:rFonts w:hint="eastAsia"/>
            <w:noProof/>
          </w:rPr>
          <w:t>总结和展望</w:t>
        </w:r>
        <w:r w:rsidR="008949FB">
          <w:rPr>
            <w:noProof/>
            <w:webHidden/>
          </w:rPr>
          <w:tab/>
        </w:r>
        <w:r w:rsidR="008949FB">
          <w:rPr>
            <w:noProof/>
            <w:webHidden/>
          </w:rPr>
          <w:fldChar w:fldCharType="begin"/>
        </w:r>
        <w:r w:rsidR="008949FB">
          <w:rPr>
            <w:noProof/>
            <w:webHidden/>
          </w:rPr>
          <w:instrText xml:space="preserve"> PAGEREF _Toc527973550 \h </w:instrText>
        </w:r>
        <w:r w:rsidR="008949FB">
          <w:rPr>
            <w:noProof/>
            <w:webHidden/>
          </w:rPr>
        </w:r>
        <w:r w:rsidR="008949FB">
          <w:rPr>
            <w:noProof/>
            <w:webHidden/>
          </w:rPr>
          <w:fldChar w:fldCharType="separate"/>
        </w:r>
        <w:r w:rsidR="00806637">
          <w:rPr>
            <w:noProof/>
            <w:webHidden/>
          </w:rPr>
          <w:t>9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51" w:history="1">
        <w:r w:rsidR="008949FB" w:rsidRPr="00591A3F">
          <w:rPr>
            <w:rStyle w:val="af0"/>
            <w:noProof/>
          </w:rPr>
          <w:t>6.1</w:t>
        </w:r>
        <w:r w:rsidR="008949FB" w:rsidRPr="00591A3F">
          <w:rPr>
            <w:rStyle w:val="af0"/>
            <w:rFonts w:hint="eastAsia"/>
            <w:noProof/>
          </w:rPr>
          <w:t xml:space="preserve"> </w:t>
        </w:r>
        <w:r w:rsidR="008949FB" w:rsidRPr="00591A3F">
          <w:rPr>
            <w:rStyle w:val="af0"/>
            <w:rFonts w:hint="eastAsia"/>
            <w:noProof/>
          </w:rPr>
          <w:t>工作总结</w:t>
        </w:r>
        <w:r w:rsidR="008949FB">
          <w:rPr>
            <w:noProof/>
            <w:webHidden/>
          </w:rPr>
          <w:tab/>
        </w:r>
        <w:r w:rsidR="008949FB">
          <w:rPr>
            <w:noProof/>
            <w:webHidden/>
          </w:rPr>
          <w:fldChar w:fldCharType="begin"/>
        </w:r>
        <w:r w:rsidR="008949FB">
          <w:rPr>
            <w:noProof/>
            <w:webHidden/>
          </w:rPr>
          <w:instrText xml:space="preserve"> PAGEREF _Toc527973551 \h </w:instrText>
        </w:r>
        <w:r w:rsidR="008949FB">
          <w:rPr>
            <w:noProof/>
            <w:webHidden/>
          </w:rPr>
        </w:r>
        <w:r w:rsidR="008949FB">
          <w:rPr>
            <w:noProof/>
            <w:webHidden/>
          </w:rPr>
          <w:fldChar w:fldCharType="separate"/>
        </w:r>
        <w:r w:rsidR="00806637">
          <w:rPr>
            <w:noProof/>
            <w:webHidden/>
          </w:rPr>
          <w:t>91</w:t>
        </w:r>
        <w:r w:rsidR="008949FB">
          <w:rPr>
            <w:noProof/>
            <w:webHidden/>
          </w:rPr>
          <w:fldChar w:fldCharType="end"/>
        </w:r>
      </w:hyperlink>
    </w:p>
    <w:p w:rsidR="008949FB" w:rsidRDefault="00DA3FB9">
      <w:pPr>
        <w:pStyle w:val="23"/>
        <w:ind w:left="480" w:firstLine="480"/>
        <w:rPr>
          <w:rFonts w:asciiTheme="minorHAnsi" w:eastAsiaTheme="minorEastAsia" w:hAnsiTheme="minorHAnsi" w:cstheme="minorBidi"/>
          <w:noProof/>
          <w:sz w:val="21"/>
          <w:szCs w:val="22"/>
        </w:rPr>
      </w:pPr>
      <w:hyperlink w:anchor="_Toc527973552" w:history="1">
        <w:r w:rsidR="008949FB" w:rsidRPr="00591A3F">
          <w:rPr>
            <w:rStyle w:val="af0"/>
            <w:noProof/>
          </w:rPr>
          <w:t>6.2</w:t>
        </w:r>
        <w:r w:rsidR="008949FB" w:rsidRPr="00591A3F">
          <w:rPr>
            <w:rStyle w:val="af0"/>
            <w:rFonts w:hint="eastAsia"/>
            <w:noProof/>
          </w:rPr>
          <w:t xml:space="preserve"> </w:t>
        </w:r>
        <w:r w:rsidR="008949FB" w:rsidRPr="00591A3F">
          <w:rPr>
            <w:rStyle w:val="af0"/>
            <w:rFonts w:hint="eastAsia"/>
            <w:noProof/>
          </w:rPr>
          <w:t>下一步工作</w:t>
        </w:r>
        <w:r w:rsidR="008949FB">
          <w:rPr>
            <w:noProof/>
            <w:webHidden/>
          </w:rPr>
          <w:tab/>
        </w:r>
        <w:r w:rsidR="008949FB">
          <w:rPr>
            <w:noProof/>
            <w:webHidden/>
          </w:rPr>
          <w:fldChar w:fldCharType="begin"/>
        </w:r>
        <w:r w:rsidR="008949FB">
          <w:rPr>
            <w:noProof/>
            <w:webHidden/>
          </w:rPr>
          <w:instrText xml:space="preserve"> PAGEREF _Toc527973552 \h </w:instrText>
        </w:r>
        <w:r w:rsidR="008949FB">
          <w:rPr>
            <w:noProof/>
            <w:webHidden/>
          </w:rPr>
        </w:r>
        <w:r w:rsidR="008949FB">
          <w:rPr>
            <w:noProof/>
            <w:webHidden/>
          </w:rPr>
          <w:fldChar w:fldCharType="separate"/>
        </w:r>
        <w:r w:rsidR="00806637">
          <w:rPr>
            <w:noProof/>
            <w:webHidden/>
          </w:rPr>
          <w:t>92</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53" w:history="1">
        <w:r w:rsidR="008949FB" w:rsidRPr="00591A3F">
          <w:rPr>
            <w:rStyle w:val="af0"/>
            <w:rFonts w:hint="eastAsia"/>
            <w:noProof/>
          </w:rPr>
          <w:t>参考文献</w:t>
        </w:r>
        <w:r w:rsidR="008949FB">
          <w:rPr>
            <w:noProof/>
            <w:webHidden/>
          </w:rPr>
          <w:tab/>
        </w:r>
        <w:r w:rsidR="008949FB">
          <w:rPr>
            <w:noProof/>
            <w:webHidden/>
          </w:rPr>
          <w:fldChar w:fldCharType="begin"/>
        </w:r>
        <w:r w:rsidR="008949FB">
          <w:rPr>
            <w:noProof/>
            <w:webHidden/>
          </w:rPr>
          <w:instrText xml:space="preserve"> PAGEREF _Toc527973553 \h </w:instrText>
        </w:r>
        <w:r w:rsidR="008949FB">
          <w:rPr>
            <w:noProof/>
            <w:webHidden/>
          </w:rPr>
        </w:r>
        <w:r w:rsidR="008949FB">
          <w:rPr>
            <w:noProof/>
            <w:webHidden/>
          </w:rPr>
          <w:fldChar w:fldCharType="separate"/>
        </w:r>
        <w:r w:rsidR="00806637">
          <w:rPr>
            <w:noProof/>
            <w:webHidden/>
          </w:rPr>
          <w:t>93</w:t>
        </w:r>
        <w:r w:rsidR="008949FB">
          <w:rPr>
            <w:noProof/>
            <w:webHidden/>
          </w:rPr>
          <w:fldChar w:fldCharType="end"/>
        </w:r>
      </w:hyperlink>
    </w:p>
    <w:p w:rsidR="008949FB" w:rsidRDefault="00DA3FB9">
      <w:pPr>
        <w:pStyle w:val="12"/>
        <w:rPr>
          <w:rFonts w:asciiTheme="minorHAnsi" w:eastAsiaTheme="minorEastAsia" w:hAnsiTheme="minorHAnsi" w:cstheme="minorBidi"/>
          <w:noProof/>
          <w:sz w:val="21"/>
          <w:szCs w:val="22"/>
        </w:rPr>
      </w:pPr>
      <w:hyperlink w:anchor="_Toc527973554" w:history="1">
        <w:r w:rsidR="008949FB" w:rsidRPr="00591A3F">
          <w:rPr>
            <w:rStyle w:val="af0"/>
            <w:rFonts w:hint="eastAsia"/>
            <w:noProof/>
          </w:rPr>
          <w:t>攻读博士学位期间取得的研究成果</w:t>
        </w:r>
        <w:r w:rsidR="008949FB">
          <w:rPr>
            <w:noProof/>
            <w:webHidden/>
          </w:rPr>
          <w:tab/>
        </w:r>
        <w:r w:rsidR="008949FB">
          <w:rPr>
            <w:noProof/>
            <w:webHidden/>
          </w:rPr>
          <w:fldChar w:fldCharType="begin"/>
        </w:r>
        <w:r w:rsidR="008949FB">
          <w:rPr>
            <w:noProof/>
            <w:webHidden/>
          </w:rPr>
          <w:instrText xml:space="preserve"> PAGEREF _Toc527973554 \h </w:instrText>
        </w:r>
        <w:r w:rsidR="008949FB">
          <w:rPr>
            <w:noProof/>
            <w:webHidden/>
          </w:rPr>
        </w:r>
        <w:r w:rsidR="008949FB">
          <w:rPr>
            <w:noProof/>
            <w:webHidden/>
          </w:rPr>
          <w:fldChar w:fldCharType="separate"/>
        </w:r>
        <w:r w:rsidR="00806637">
          <w:rPr>
            <w:noProof/>
            <w:webHidden/>
          </w:rPr>
          <w:t>104</w:t>
        </w:r>
        <w:r w:rsidR="008949FB">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7973473"/>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806637">
          <w:rPr>
            <w:noProof/>
            <w:webHidden/>
          </w:rPr>
          <w:t>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806637">
          <w:rPr>
            <w:noProof/>
            <w:webHidden/>
          </w:rPr>
          <w:t>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806637">
          <w:rPr>
            <w:noProof/>
            <w:webHidden/>
          </w:rPr>
          <w:t>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806637">
          <w:rPr>
            <w:noProof/>
            <w:webHidden/>
          </w:rPr>
          <w:t>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806637">
          <w:rPr>
            <w:noProof/>
            <w:webHidden/>
          </w:rPr>
          <w:t>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806637">
          <w:rPr>
            <w:noProof/>
            <w:webHidden/>
          </w:rPr>
          <w:t>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806637">
          <w:rPr>
            <w:noProof/>
            <w:webHidden/>
          </w:rPr>
          <w:t>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806637">
          <w:rPr>
            <w:noProof/>
            <w:webHidden/>
          </w:rPr>
          <w:t>1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806637">
          <w:rPr>
            <w:noProof/>
            <w:webHidden/>
          </w:rPr>
          <w:t>1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806637">
          <w:rPr>
            <w:noProof/>
            <w:webHidden/>
          </w:rPr>
          <w:t>1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806637">
          <w:rPr>
            <w:noProof/>
            <w:webHidden/>
          </w:rPr>
          <w:t>17</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806637">
          <w:rPr>
            <w:noProof/>
            <w:webHidden/>
          </w:rPr>
          <w:t>1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806637">
          <w:rPr>
            <w:noProof/>
            <w:webHidden/>
          </w:rPr>
          <w:t>2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806637">
          <w:rPr>
            <w:noProof/>
            <w:webHidden/>
          </w:rPr>
          <w:t>2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806637">
          <w:rPr>
            <w:noProof/>
            <w:webHidden/>
          </w:rPr>
          <w:t>2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806637">
          <w:rPr>
            <w:noProof/>
            <w:webHidden/>
          </w:rPr>
          <w:t>2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806637">
          <w:rPr>
            <w:noProof/>
            <w:webHidden/>
          </w:rPr>
          <w:t>27</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806637">
          <w:rPr>
            <w:noProof/>
            <w:webHidden/>
          </w:rPr>
          <w:t>2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806637">
          <w:rPr>
            <w:noProof/>
            <w:webHidden/>
          </w:rPr>
          <w:t>2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806637">
          <w:rPr>
            <w:noProof/>
            <w:webHidden/>
          </w:rPr>
          <w:t>3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806637">
          <w:rPr>
            <w:noProof/>
            <w:webHidden/>
          </w:rPr>
          <w:t>3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806637">
          <w:rPr>
            <w:noProof/>
            <w:webHidden/>
          </w:rPr>
          <w:t>3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806637">
          <w:rPr>
            <w:noProof/>
            <w:webHidden/>
          </w:rPr>
          <w:t>33</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806637">
          <w:rPr>
            <w:noProof/>
            <w:webHidden/>
          </w:rPr>
          <w:t>3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806637">
          <w:rPr>
            <w:noProof/>
            <w:webHidden/>
          </w:rPr>
          <w:t>3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806637">
          <w:rPr>
            <w:noProof/>
            <w:webHidden/>
          </w:rPr>
          <w:t>3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806637">
          <w:rPr>
            <w:noProof/>
            <w:webHidden/>
          </w:rPr>
          <w:t>4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806637">
          <w:rPr>
            <w:noProof/>
            <w:webHidden/>
          </w:rPr>
          <w:t>4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806637">
          <w:rPr>
            <w:noProof/>
            <w:webHidden/>
          </w:rPr>
          <w:t>4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806637">
          <w:rPr>
            <w:noProof/>
            <w:webHidden/>
          </w:rPr>
          <w:t>4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806637">
          <w:rPr>
            <w:noProof/>
            <w:webHidden/>
          </w:rPr>
          <w:t>4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806637">
          <w:rPr>
            <w:noProof/>
            <w:webHidden/>
          </w:rPr>
          <w:t>50</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806637">
          <w:rPr>
            <w:noProof/>
            <w:webHidden/>
          </w:rPr>
          <w:t>51</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806637">
          <w:rPr>
            <w:noProof/>
            <w:webHidden/>
          </w:rPr>
          <w:t>5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806637">
          <w:rPr>
            <w:noProof/>
            <w:webHidden/>
          </w:rPr>
          <w:t>53</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806637">
          <w:rPr>
            <w:noProof/>
            <w:webHidden/>
          </w:rPr>
          <w:t>5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806637">
          <w:rPr>
            <w:noProof/>
            <w:webHidden/>
          </w:rPr>
          <w:t>6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806637">
          <w:rPr>
            <w:noProof/>
            <w:webHidden/>
          </w:rPr>
          <w:t>63</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806637">
          <w:rPr>
            <w:noProof/>
            <w:webHidden/>
          </w:rPr>
          <w:t>6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806637">
          <w:rPr>
            <w:noProof/>
            <w:webHidden/>
          </w:rPr>
          <w:t>6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806637">
          <w:rPr>
            <w:noProof/>
            <w:webHidden/>
          </w:rPr>
          <w:t>6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806637">
          <w:rPr>
            <w:noProof/>
            <w:webHidden/>
          </w:rPr>
          <w:t>73</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806637">
          <w:rPr>
            <w:noProof/>
            <w:webHidden/>
          </w:rPr>
          <w:t>7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806637">
          <w:rPr>
            <w:noProof/>
            <w:webHidden/>
          </w:rPr>
          <w:t>7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806637">
          <w:rPr>
            <w:noProof/>
            <w:webHidden/>
          </w:rPr>
          <w:t>7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806637">
          <w:rPr>
            <w:noProof/>
            <w:webHidden/>
          </w:rPr>
          <w:t>80</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806637">
          <w:rPr>
            <w:noProof/>
            <w:webHidden/>
          </w:rPr>
          <w:t>82</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806637">
          <w:rPr>
            <w:noProof/>
            <w:webHidden/>
          </w:rPr>
          <w:t>84</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806637">
          <w:rPr>
            <w:noProof/>
            <w:webHidden/>
          </w:rPr>
          <w:t>85</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806637">
          <w:rPr>
            <w:noProof/>
            <w:webHidden/>
          </w:rPr>
          <w:t>86</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806637">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7973474"/>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806637">
          <w:rPr>
            <w:noProof/>
            <w:webHidden/>
          </w:rPr>
          <w:t>30</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806637">
          <w:rPr>
            <w:noProof/>
            <w:webHidden/>
          </w:rPr>
          <w:t>4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806637">
          <w:rPr>
            <w:noProof/>
            <w:webHidden/>
          </w:rPr>
          <w:t>4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806637">
          <w:rPr>
            <w:noProof/>
            <w:webHidden/>
          </w:rPr>
          <w:t>60</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806637">
          <w:rPr>
            <w:noProof/>
            <w:webHidden/>
          </w:rPr>
          <w:t>68</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806637">
          <w:rPr>
            <w:noProof/>
            <w:webHidden/>
          </w:rPr>
          <w:t>6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806637">
          <w:rPr>
            <w:noProof/>
            <w:webHidden/>
          </w:rPr>
          <w:t>79</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806637">
          <w:rPr>
            <w:noProof/>
            <w:webHidden/>
          </w:rPr>
          <w:t>87</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806637">
          <w:rPr>
            <w:noProof/>
            <w:webHidden/>
          </w:rPr>
          <w:t>87</w:t>
        </w:r>
        <w:r w:rsidR="00B75219">
          <w:rPr>
            <w:noProof/>
            <w:webHidden/>
          </w:rPr>
          <w:fldChar w:fldCharType="end"/>
        </w:r>
      </w:hyperlink>
    </w:p>
    <w:p w:rsidR="00B75219" w:rsidRDefault="00DA3FB9">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806637">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7973475"/>
      <w:r w:rsidRPr="00C60242">
        <w:rPr>
          <w:rFonts w:hint="eastAsia"/>
        </w:rPr>
        <w:lastRenderedPageBreak/>
        <w:t>绪论</w:t>
      </w:r>
      <w:bookmarkEnd w:id="16"/>
    </w:p>
    <w:p w:rsidR="00C87AF5" w:rsidRDefault="00C87AF5" w:rsidP="00C87AF5">
      <w:pPr>
        <w:pStyle w:val="21"/>
      </w:pPr>
      <w:bookmarkStart w:id="17" w:name="_Toc527973476"/>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F0A67" w:rsidRPr="00740E91" w:rsidRDefault="00BF0A67"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F0A67" w:rsidRPr="00740E91" w:rsidRDefault="00BF0A67"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实时化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BF0A67" w:rsidRPr="00C24C04" w:rsidRDefault="00BF0A67"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BF0A67" w:rsidRPr="00C24C04" w:rsidRDefault="00BF0A67"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7973477"/>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7973478"/>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BF0A67" w:rsidRPr="0084526D" w:rsidRDefault="00BF0A67"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F0A67" w:rsidRPr="0084526D" w:rsidRDefault="00BF0A67"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w:t>
      </w:r>
      <w:r w:rsidR="00F943F3" w:rsidRPr="00F943F3">
        <w:t>Time of Flight</w:t>
      </w:r>
      <w:r w:rsidR="00F943F3">
        <w:t>（</w:t>
      </w:r>
      <w:r w:rsidR="00F943F3">
        <w:rPr>
          <w:rFonts w:hint="eastAsia"/>
        </w:rPr>
        <w:t>ToFu</w:t>
      </w:r>
      <w:r w:rsidR="00F943F3">
        <w:rPr>
          <w:rFonts w:hint="eastAsia"/>
        </w:rPr>
        <w:t>）</w:t>
      </w:r>
      <w:r w:rsidR="00F943F3" w:rsidRPr="00F943F3">
        <w:rPr>
          <w:rFonts w:hint="eastAsia"/>
        </w:rPr>
        <w:t>深度传感器</w:t>
      </w:r>
      <w:r>
        <w:rPr>
          <w:rFonts w:hint="eastAsia"/>
        </w:rPr>
        <w:t>扫描方式，扫描范围为</w:t>
      </w:r>
      <w:r>
        <w:rPr>
          <w:rFonts w:hint="eastAsia"/>
        </w:rPr>
        <w:t>0.8</w:t>
      </w:r>
      <w:r>
        <w:rPr>
          <w:rFonts w:hint="eastAsia"/>
        </w:rPr>
        <w:t>米至</w:t>
      </w:r>
      <w:r>
        <w:rPr>
          <w:rFonts w:hint="eastAsia"/>
        </w:rPr>
        <w:t>4.0</w:t>
      </w:r>
      <w:r>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BF0A67" w:rsidRPr="00C57E36" w:rsidRDefault="00BF0A67"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BF0A67" w:rsidRPr="00C57E36" w:rsidRDefault="00BF0A67"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r>
      <w:r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BF0A67" w:rsidRPr="00110F03" w:rsidRDefault="00BF0A67"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BF0A67" w:rsidRPr="00110F03" w:rsidRDefault="00BF0A67"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和图层信息，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7973479"/>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BF0A67" w:rsidRPr="003978F4" w:rsidRDefault="00BF0A67"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BF0A67" w:rsidRPr="003978F4" w:rsidRDefault="00BF0A67"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云运动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序列帧中重建出具有关节运动的三维模型。这些运动提取方法很强程度上依赖在时序上重建出的点云数据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26695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266950"/>
                          <a:chOff x="0" y="0"/>
                          <a:chExt cx="5256530" cy="226695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621030"/>
                          </a:xfrm>
                          <a:prstGeom prst="rect">
                            <a:avLst/>
                          </a:prstGeom>
                          <a:solidFill>
                            <a:prstClr val="white"/>
                          </a:solidFill>
                          <a:ln>
                            <a:noFill/>
                          </a:ln>
                          <a:effectLst/>
                        </wps:spPr>
                        <wps:txbx>
                          <w:txbxContent>
                            <w:p w:rsidR="00BF0A67" w:rsidRPr="00645E93" w:rsidRDefault="00BF0A67" w:rsidP="00AF3BBD">
                              <w:pPr>
                                <w:pStyle w:val="aff"/>
                                <w:spacing w:before="163" w:after="163"/>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78.5pt;z-index:251830272" coordsize="52565,22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BF0A67" w:rsidRPr="00645E93" w:rsidRDefault="00BF0A67" w:rsidP="00AF3BBD">
                        <w:pPr>
                          <w:pStyle w:val="aff"/>
                          <w:spacing w:before="163" w:after="163"/>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rPr>
        <w:lastRenderedPageBreak/>
        <w:t>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BF0A67" w:rsidRPr="00563A60" w:rsidRDefault="00BF0A67"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BF0A67" w:rsidRPr="00563A60" w:rsidRDefault="00BF0A67"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7973480"/>
      <w:r>
        <w:rPr>
          <w:rFonts w:hint="eastAsia"/>
        </w:rPr>
        <w:t>三维模型的网格优化</w:t>
      </w:r>
      <w:r w:rsidR="00111E3B">
        <w:rPr>
          <w:rFonts w:hint="eastAsia"/>
        </w:rPr>
        <w:t>方法</w:t>
      </w:r>
      <w:bookmarkEnd w:id="49"/>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w:t>
      </w:r>
      <w:r>
        <w:rPr>
          <w:rFonts w:hint="eastAsia"/>
        </w:rPr>
        <w:lastRenderedPageBreak/>
        <w:t>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得到低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边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r>
        <w:rPr>
          <w:rFonts w:hint="eastAsia"/>
        </w:rPr>
        <w:t>使用八叉树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簇进行并行简化。并行的粒度取决于八叉树的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7973481"/>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BF0A67" w:rsidRPr="003B2682" w:rsidRDefault="00BF0A67"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BF0A67" w:rsidRPr="003B2682" w:rsidRDefault="00BF0A67"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7973482"/>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云信息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w:t>
      </w:r>
      <w:r>
        <w:rPr>
          <w:rFonts w:hint="eastAsia"/>
        </w:rPr>
        <w:lastRenderedPageBreak/>
        <w:t>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7973483"/>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7973484"/>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4607C6" w:rsidRDefault="00BF0A67"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BF0A67" w:rsidRPr="004607C6" w:rsidRDefault="00BF0A67"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610428" w:rsidRDefault="00BF0A67"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BF0A67" w:rsidRPr="00610428" w:rsidRDefault="00BF0A67"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7973485"/>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7973486"/>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w:t>
      </w:r>
      <w:r w:rsidR="00E27E38">
        <w:rPr>
          <w:rFonts w:ascii="Calibri" w:hAnsi="Calibri" w:hint="eastAsia"/>
          <w:szCs w:val="22"/>
          <w:lang w:val="en-GB"/>
        </w:rPr>
        <w:lastRenderedPageBreak/>
        <w:t>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BF0A67" w:rsidRPr="00B26919" w:rsidRDefault="00BF0A67"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F0A67" w:rsidRPr="00B26919" w:rsidRDefault="00BF0A67"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7973487"/>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67" w:name="_Toc527973488"/>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F0A67" w:rsidRPr="0099449F" w:rsidRDefault="00BF0A67"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F0A67" w:rsidRPr="0099449F" w:rsidRDefault="00BF0A67"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稀疏点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7973489"/>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797349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DA3FB9"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DA3FB9"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7973491"/>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下</w:t>
      </w:r>
      <w:r w:rsidR="001D7F8A">
        <w:rPr>
          <w:rFonts w:hint="eastAsia"/>
        </w:rPr>
        <w:t>计算</w:t>
      </w:r>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DA3FB9"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DA3FB9"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DA3FB9"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DA3FB9"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8</w:t>
            </w:r>
            <w:r w:rsidR="004063CA">
              <w:fldChar w:fldCharType="end"/>
            </w:r>
            <w:r>
              <w:rPr>
                <w:rFonts w:hint="eastAsia"/>
              </w:rPr>
              <w:t>)</w:t>
            </w:r>
          </w:p>
        </w:tc>
      </w:tr>
    </w:tbl>
    <w:p w:rsidR="0078382B" w:rsidRDefault="00285C7B" w:rsidP="00285C7B">
      <w:pPr>
        <w:pStyle w:val="21"/>
      </w:pPr>
      <w:bookmarkStart w:id="76" w:name="_Toc527973492"/>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7973493"/>
      <w:r>
        <w:rPr>
          <w:rFonts w:hint="eastAsia"/>
        </w:rPr>
        <w:t>从图像中生成三维部件</w:t>
      </w:r>
      <w:bookmarkEnd w:id="77"/>
    </w:p>
    <w:p w:rsidR="00F8443C" w:rsidRDefault="002C6A42" w:rsidP="00F8443C">
      <w:pPr>
        <w:ind w:firstLine="480"/>
      </w:pPr>
      <w:r>
        <w:rPr>
          <w:rFonts w:hint="eastAsia"/>
        </w:rPr>
        <w:t>本章</w:t>
      </w:r>
      <w:r w:rsidR="00A61244">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F0A67" w:rsidRPr="00A673DF" w:rsidRDefault="00BF0A67"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F0A67" w:rsidRPr="00A673DF" w:rsidRDefault="00BF0A67"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00806637">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00806637">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sidR="00806637">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sidR="00806637">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面所在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DA3FB9"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r w:rsidR="009C68E2">
        <w:rPr>
          <w:rFonts w:hint="eastAsia"/>
        </w:rPr>
        <w:t>稀疏点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稀疏点云数据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7973494"/>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BF0A67" w:rsidRPr="00D55B7D" w:rsidRDefault="00BF0A67"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F0A67" w:rsidRPr="00D55B7D" w:rsidRDefault="00BF0A67"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可以很好的扩展更</w:t>
      </w:r>
      <w:r w:rsidR="00F75C1E">
        <w:rPr>
          <w:rFonts w:hint="eastAsia"/>
        </w:rPr>
        <w:t>加</w:t>
      </w:r>
      <w:r w:rsidR="000F6A14">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7973495"/>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7973496"/>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BF0A67" w:rsidRPr="00C32DB9" w:rsidRDefault="00BF0A67"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F0A67" w:rsidRPr="00C32DB9" w:rsidRDefault="00BF0A67"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7973497"/>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DA3FB9"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7973498"/>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F0A67" w:rsidRPr="00D63056" w:rsidRDefault="00BF0A67"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F0A67" w:rsidRPr="00D63056" w:rsidRDefault="00BF0A67"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w:t>
      </w:r>
      <w:r w:rsidR="00D46277">
        <w:rPr>
          <w:rFonts w:hint="eastAsia"/>
        </w:rPr>
        <w:lastRenderedPageBreak/>
        <w:t>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稀疏点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3" w:name="_Toc527973499"/>
      <w:r>
        <w:rPr>
          <w:rFonts w:hint="eastAsia"/>
        </w:rPr>
        <w:t>验证系统</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稀疏点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BF0A67" w:rsidRPr="003765BE" w:rsidRDefault="00BF0A67"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BF0A67" w:rsidRPr="003765BE" w:rsidRDefault="00BF0A67"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交互式</w:t>
                        </w:r>
                        <w:r>
                          <w:rPr>
                            <w:rFonts w:hint="eastAsia"/>
                          </w:rPr>
                          <w:t>建模系统平台图。</w:t>
                        </w:r>
                        <w:bookmarkEnd w:id="95"/>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F0A67" w:rsidRPr="000816EC" w:rsidRDefault="00BF0A67"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BF0A67" w:rsidRPr="000816EC" w:rsidRDefault="00BF0A67"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1</w:t>
                        </w:r>
                        <w:r>
                          <w:fldChar w:fldCharType="end"/>
                        </w:r>
                        <w:r>
                          <w:t>交互式</w:t>
                        </w:r>
                        <w:r>
                          <w:rPr>
                            <w:rFonts w:hint="eastAsia"/>
                          </w:rPr>
                          <w:t>建模系统。</w:t>
                        </w:r>
                        <w:bookmarkEnd w:id="97"/>
                      </w:p>
                    </w:txbxContent>
                  </v:textbox>
                </v:shape>
                <w10:wrap type="topAndBottom"/>
              </v:group>
            </w:pict>
          </mc:Fallback>
        </mc:AlternateContent>
      </w:r>
      <w:r w:rsidR="00FC1702">
        <w:rPr>
          <w:rFonts w:hint="eastAsia"/>
        </w:rPr>
        <w:t>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7973500"/>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7973501"/>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BF0A67" w:rsidRPr="006C1597" w:rsidRDefault="00BF0A67"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BF0A67" w:rsidRPr="006C1597" w:rsidRDefault="00BF0A67"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3" w:name="_Toc527973502"/>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原数字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7973503"/>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BF0A67" w:rsidRPr="00045CCF" w:rsidRDefault="00BF0A67"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BF0A67" w:rsidRPr="00045CCF" w:rsidRDefault="00BF0A67"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BF0A67" w:rsidRPr="0045257E" w:rsidRDefault="00BF0A67"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rsidR="00806637">
                              <w:t>2</w:t>
                            </w:r>
                            <w:r>
                              <w:fldChar w:fldCharType="end"/>
                            </w:r>
                            <w:r>
                              <w:t>.</w:t>
                            </w:r>
                            <w:r>
                              <w:fldChar w:fldCharType="begin"/>
                            </w:r>
                            <w:r>
                              <w:instrText xml:space="preserve"> SEQ </w:instrText>
                            </w:r>
                            <w:r>
                              <w:instrText>图</w:instrText>
                            </w:r>
                            <w:r>
                              <w:instrText xml:space="preserve"> \* ARABIC \s 1 </w:instrText>
                            </w:r>
                            <w:r>
                              <w:fldChar w:fldCharType="separate"/>
                            </w:r>
                            <w:r w:rsidR="00806637">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BF0A67" w:rsidRPr="0045257E" w:rsidRDefault="00BF0A67"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rsidR="00806637">
                        <w:t>2</w:t>
                      </w:r>
                      <w:r>
                        <w:fldChar w:fldCharType="end"/>
                      </w:r>
                      <w:r>
                        <w:t>.</w:t>
                      </w:r>
                      <w:r>
                        <w:fldChar w:fldCharType="begin"/>
                      </w:r>
                      <w:r>
                        <w:instrText xml:space="preserve"> SEQ </w:instrText>
                      </w:r>
                      <w:r>
                        <w:instrText>图</w:instrText>
                      </w:r>
                      <w:r>
                        <w:instrText xml:space="preserve"> \* ARABIC \s 1 </w:instrText>
                      </w:r>
                      <w:r>
                        <w:fldChar w:fldCharType="separate"/>
                      </w:r>
                      <w:r w:rsidR="00806637">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稀疏点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F0A67" w:rsidRPr="0028245C" w:rsidRDefault="00BF0A67"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F0A67" w:rsidRPr="0028245C" w:rsidRDefault="00BF0A67"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云数据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7973504"/>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7973505"/>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7973506"/>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BF0A67" w:rsidRPr="00380E46" w:rsidRDefault="00BF0A67"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BF0A67" w:rsidRPr="00380E46" w:rsidRDefault="00BF0A67"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36444A" w:rsidRDefault="00BF0A67" w:rsidP="00D85CFD">
                            <w:pPr>
                              <w:pStyle w:val="aff"/>
                              <w:spacing w:before="163" w:after="163"/>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BF0A67" w:rsidRPr="0036444A" w:rsidRDefault="00BF0A67" w:rsidP="00D85CFD">
                      <w:pPr>
                        <w:pStyle w:val="aff"/>
                        <w:spacing w:before="163" w:after="163"/>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sidR="00015C67">
        <w:rPr>
          <w:rFonts w:ascii="Times New Roman" w:hAnsi="Times New Roman" w:hint="eastAsia"/>
          <w:szCs w:val="24"/>
        </w:rPr>
        <w:t>搜索</w:t>
      </w:r>
      <w:r w:rsidR="006233C8">
        <w:rPr>
          <w:rFonts w:ascii="Times New Roman" w:hAnsi="Times New Roman" w:hint="eastAsia"/>
          <w:szCs w:val="24"/>
        </w:rPr>
        <w:t>时</w:t>
      </w:r>
      <w:r w:rsidR="00015C67">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7973507"/>
      <w:r>
        <w:rPr>
          <w:rFonts w:hint="eastAsia"/>
        </w:rPr>
        <w:t>相关背景</w:t>
      </w:r>
      <w:bookmarkEnd w:id="120"/>
    </w:p>
    <w:p w:rsidR="00C1070C" w:rsidRDefault="00BC2173" w:rsidP="00BC2173">
      <w:pPr>
        <w:pStyle w:val="31"/>
      </w:pPr>
      <w:bookmarkStart w:id="121" w:name="_Toc527973508"/>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Pr="00881E5A">
        <w:rPr>
          <w:rFonts w:ascii="Times New Roman" w:hAnsi="Times New Roman" w:hint="eastAsia"/>
          <w:szCs w:val="24"/>
        </w:rPr>
        <w:t>研究课题。例如，在多部件三维模型编辑过程中，需要保存部件间的运动关系、对称性和初始形状，从而得到</w:t>
      </w:r>
      <w:r w:rsidRPr="00881E5A">
        <w:rPr>
          <w:rFonts w:ascii="Times New Roman" w:hAnsi="Times New Roman" w:hint="eastAsia"/>
          <w:szCs w:val="24"/>
        </w:rPr>
        <w:lastRenderedPageBreak/>
        <w:t>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2" w:name="_Toc527973509"/>
      <w:r>
        <w:rPr>
          <w:rFonts w:hint="eastAsia"/>
        </w:rPr>
        <w:t>模型运动分析</w:t>
      </w:r>
      <w:bookmarkEnd w:id="122"/>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7973510"/>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7973511"/>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BF0A67" w:rsidRPr="00BB410E" w:rsidRDefault="00BF0A67"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BF0A67" w:rsidRPr="00BB410E" w:rsidRDefault="00BF0A67"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r w:rsidR="00035F56">
        <w:rPr>
          <w:rFonts w:hint="eastAsia"/>
        </w:rPr>
        <w:t>动不会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7973512"/>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DA3FB9"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F0A67" w:rsidRPr="00B10AE0" w:rsidRDefault="00BF0A67"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F0A67" w:rsidRPr="00B10AE0" w:rsidRDefault="00BF0A67"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DA3FB9"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w:t>
      </w:r>
      <w:r w:rsidR="00C75F95">
        <w:rPr>
          <w:rFonts w:hint="eastAsia"/>
        </w:rPr>
        <w:lastRenderedPageBreak/>
        <w:t>部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0" w:name="_Toc527973513"/>
      <w:r>
        <w:rPr>
          <w:rFonts w:hint="eastAsia"/>
        </w:rPr>
        <w:t>模型运动参数</w:t>
      </w:r>
      <w:r w:rsidR="00721AD3">
        <w:rPr>
          <w:rFonts w:hint="eastAsia"/>
        </w:rPr>
        <w:t>随机优化算法</w:t>
      </w:r>
      <w:bookmarkEnd w:id="130"/>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r w:rsidR="008D44EC">
        <w:rPr>
          <w:rFonts w:hint="eastAsia"/>
        </w:rPr>
        <w:t>第</w:t>
      </w:r>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视频</w:t>
      </w:r>
      <w:r w:rsidR="00175462">
        <w:rPr>
          <w:rFonts w:hint="eastAsia"/>
        </w:rPr>
        <w:t>第</w:t>
      </w:r>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7973514"/>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7973515"/>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w:t>
      </w:r>
      <w:r>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BF0A67" w:rsidRPr="008A7C18" w:rsidRDefault="00BF0A67"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F0A67" w:rsidRPr="008A7C18" w:rsidRDefault="00BF0A67"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sidR="00981367">
        <w:rPr>
          <w:rFonts w:hint="eastAsia"/>
          <w:noProof/>
        </w:rPr>
        <mc:AlternateContent>
          <mc:Choice Requires="wpg">
            <w:drawing>
              <wp:anchor distT="0" distB="0" distL="114300" distR="114300" simplePos="0" relativeHeight="251741184" behindDoc="0" locked="0" layoutInCell="1" allowOverlap="1" wp14:anchorId="0B715DB7" wp14:editId="1724F446">
                <wp:simplePos x="0" y="0"/>
                <wp:positionH relativeFrom="column">
                  <wp:posOffset>1428115</wp:posOffset>
                </wp:positionH>
                <wp:positionV relativeFrom="paragraph">
                  <wp:posOffset>2326166</wp:posOffset>
                </wp:positionV>
                <wp:extent cx="2393950" cy="1572895"/>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3950" cy="1572895"/>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F0A67" w:rsidRPr="00E83298" w:rsidRDefault="00BF0A67"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15DB7" id="组合 412" o:spid="_x0000_s1095" style="position:absolute;left:0;text-align:left;margin-left:112.45pt;margin-top:183.15pt;width:188.5pt;height:123.85pt;z-index:251741184;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BF0A67" w:rsidRPr="00E83298" w:rsidRDefault="00BF0A67"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7973516"/>
      <w:r>
        <w:rPr>
          <w:rFonts w:hint="eastAsia"/>
        </w:rPr>
        <w:t>形状参数优化</w:t>
      </w:r>
      <w:bookmarkEnd w:id="137"/>
    </w:p>
    <w:p w:rsidR="00A344B5" w:rsidRDefault="00BB0184" w:rsidP="00EA7919">
      <w:pPr>
        <w:ind w:firstLine="480"/>
      </w:pPr>
      <w:r>
        <w:rPr>
          <w:rFonts w:hint="eastAsia"/>
        </w:rPr>
        <w:t>通过上述方法</w:t>
      </w:r>
      <w:r w:rsidR="00183D32">
        <w:rPr>
          <w:rFonts w:hint="eastAsia"/>
        </w:rPr>
        <w:t>已经得到模型中的连接关节集合，下面需要对随机离散的部</w:t>
      </w:r>
      <w:r w:rsidR="00183D32">
        <w:rPr>
          <w:rFonts w:hint="eastAsia"/>
        </w:rPr>
        <w:lastRenderedPageBreak/>
        <w:t>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F0A67" w:rsidRPr="001C1CB3" w:rsidRDefault="00BF0A67"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BF0A67" w:rsidRPr="001C1CB3" w:rsidRDefault="00BF0A67"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部件</w:t>
                        </w:r>
                        <w:r>
                          <w:rPr>
                            <w:rFonts w:hint="eastAsia"/>
                          </w:rPr>
                          <w:t>形状参数示意图</w:t>
                        </w:r>
                        <w:bookmarkEnd w:id="139"/>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w:t>
      </w:r>
      <w:r w:rsidR="00BF2A78">
        <w:rPr>
          <w:rFonts w:hint="eastAsia"/>
        </w:rPr>
        <w:lastRenderedPageBreak/>
        <w:t>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7973517"/>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关节类型后运动仿真得到的。每一帧仿真的三维模型部件投影到二维平面上</w:t>
      </w:r>
      <w:r w:rsidR="00B8086A">
        <w:rPr>
          <w:rFonts w:hint="eastAsia"/>
        </w:rPr>
        <w:t>生</w:t>
      </w:r>
      <w:r w:rsidR="00B8086A">
        <w:rPr>
          <w:rFonts w:hint="eastAsia"/>
        </w:rPr>
        <w:lastRenderedPageBreak/>
        <w:t>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BF0A67" w:rsidRPr="00D52319" w:rsidRDefault="00BF0A67"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BF0A67" w:rsidRPr="00D52319" w:rsidRDefault="00BF0A67"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t>1</w:t>
      </w:r>
      <w:r w:rsidR="00B66DE3">
        <w:fldChar w:fldCharType="end"/>
      </w:r>
      <w:r>
        <w:rPr>
          <w:rFonts w:hint="eastAsia"/>
        </w:rPr>
        <w:t>基于视频序列的机械模型仿真算法</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w:t>
            </w:r>
            <w:r>
              <w:rPr>
                <w:rFonts w:hint="eastAsia"/>
              </w:rPr>
              <w:lastRenderedPageBreak/>
              <w:t>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7973518"/>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BF0A67" w:rsidRPr="004A6EC7" w:rsidRDefault="00BF0A67"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BF0A67" w:rsidRPr="004A6EC7" w:rsidRDefault="00BF0A67"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F0A67" w:rsidRPr="00842EE7" w:rsidRDefault="00BF0A67"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F0A67" w:rsidRPr="00842EE7" w:rsidRDefault="00BF0A67"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D804AC" w:rsidP="005804B5">
      <w:pPr>
        <w:ind w:firstLineChars="0" w:firstLine="0"/>
      </w:pPr>
      <w:r>
        <w:rPr>
          <w:rFonts w:hint="eastAsia"/>
        </w:rPr>
        <w:lastRenderedPageBreak/>
        <w:t>接，其关节类型为焊接关节。模型</w:t>
      </w:r>
      <w:r>
        <w:rPr>
          <w:rFonts w:hint="eastAsia"/>
        </w:rPr>
        <w:t>Windmill</w:t>
      </w:r>
      <w:r>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r w:rsidR="00385CB9">
        <w:rPr>
          <w:rFonts w:hint="eastAsia"/>
        </w:rPr>
        <w:t>消费级双核</w:t>
      </w:r>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F0A67" w:rsidRPr="003A4469" w:rsidRDefault="00BF0A67"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F0A67" w:rsidRPr="003A4469" w:rsidRDefault="00BF0A67"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lastRenderedPageBreak/>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F0A67" w:rsidRPr="000D6CCF" w:rsidRDefault="00BF0A67" w:rsidP="004042FC">
                              <w:pPr>
                                <w:pStyle w:val="aff"/>
                                <w:spacing w:before="163" w:after="163"/>
                                <w:rPr>
                                  <w:rFonts w:eastAsia="宋体"/>
                                  <w:sz w:val="24"/>
                                  <w:szCs w:val="24"/>
                                </w:rPr>
                              </w:pPr>
                              <w:bookmarkStart w:id="152"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F0A67" w:rsidRPr="000D6CCF" w:rsidRDefault="00BF0A67"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7973519"/>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7973520"/>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7973521"/>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7973522"/>
      <w:r>
        <w:rPr>
          <w:rFonts w:hint="eastAsia"/>
        </w:rPr>
        <w:t>相关背景</w:t>
      </w:r>
      <w:bookmarkEnd w:id="157"/>
    </w:p>
    <w:p w:rsidR="003849DA" w:rsidRDefault="00672B60" w:rsidP="003849DA">
      <w:pPr>
        <w:pStyle w:val="31"/>
      </w:pPr>
      <w:bookmarkStart w:id="158" w:name="_Toc527973523"/>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59" w:name="_Toc527973524"/>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钣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0" w:name="_Toc527973525"/>
      <w:r>
        <w:rPr>
          <w:rFonts w:hint="eastAsia"/>
        </w:rPr>
        <w:t>方法</w:t>
      </w:r>
      <w:r w:rsidR="00C405F2">
        <w:rPr>
          <w:rFonts w:hint="eastAsia"/>
        </w:rPr>
        <w:t>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F0A67" w:rsidRPr="00F51D55" w:rsidRDefault="00BF0A67" w:rsidP="00DC01DA">
                              <w:pPr>
                                <w:pStyle w:val="aff"/>
                                <w:spacing w:before="163" w:after="163"/>
                                <w:jc w:val="center"/>
                                <w:rPr>
                                  <w:rFonts w:eastAsia="宋体"/>
                                  <w:sz w:val="24"/>
                                  <w:szCs w:val="24"/>
                                </w:rPr>
                              </w:pPr>
                              <w:bookmarkStart w:id="161"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F0A67" w:rsidRPr="00F51D55" w:rsidRDefault="00BF0A67"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中空间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7973526"/>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7973527"/>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7973528"/>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选择组</w:t>
      </w:r>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F0A67" w:rsidRPr="003641E0" w:rsidRDefault="00BF0A67" w:rsidP="00921782">
                              <w:pPr>
                                <w:pStyle w:val="aff"/>
                                <w:spacing w:before="163" w:after="163"/>
                                <w:jc w:val="center"/>
                                <w:rPr>
                                  <w:rFonts w:eastAsia="宋体"/>
                                  <w:sz w:val="24"/>
                                  <w:szCs w:val="24"/>
                                </w:rPr>
                              </w:pPr>
                              <w:bookmarkStart w:id="167"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F0A67" w:rsidRPr="003641E0" w:rsidRDefault="00BF0A67"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t>机械</w:t>
                        </w:r>
                        <w:r>
                          <w:rPr>
                            <w:rFonts w:hint="eastAsia"/>
                          </w:rPr>
                          <w:t>模型拆解示意图。</w:t>
                        </w:r>
                        <w:bookmarkEnd w:id="168"/>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7973529"/>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F0A67" w:rsidRPr="00445E50" w:rsidRDefault="00BF0A67" w:rsidP="00B45646">
                              <w:pPr>
                                <w:pStyle w:val="aff"/>
                                <w:spacing w:before="163" w:after="163"/>
                                <w:jc w:val="center"/>
                                <w:rPr>
                                  <w:rFonts w:ascii="黑体" w:eastAsia="黑体" w:hAnsi="黑体"/>
                                  <w:sz w:val="26"/>
                                  <w:szCs w:val="26"/>
                                </w:rPr>
                              </w:pPr>
                              <w:bookmarkStart w:id="170" w:name="_Toc527643533"/>
                              <w:r>
                                <w:t>图</w:t>
                              </w:r>
                              <w:r>
                                <w:t xml:space="preserve"> </w:t>
                              </w:r>
                              <w:r>
                                <w:fldChar w:fldCharType="begin"/>
                              </w:r>
                              <w:r>
                                <w:instrText xml:space="preserve"> STYLEREF 1 \s </w:instrText>
                              </w:r>
                              <w:r>
                                <w:fldChar w:fldCharType="separate"/>
                              </w:r>
                              <w:r w:rsidR="00806637">
                                <w:t>4</w:t>
                              </w:r>
                              <w:r>
                                <w:fldChar w:fldCharType="end"/>
                              </w:r>
                              <w:r>
                                <w:t>.</w:t>
                              </w:r>
                              <w:r>
                                <w:fldChar w:fldCharType="begin"/>
                              </w:r>
                              <w:r>
                                <w:instrText xml:space="preserve"> SEQ </w:instrText>
                              </w:r>
                              <w:r>
                                <w:instrText>图</w:instrText>
                              </w:r>
                              <w:r>
                                <w:instrText xml:space="preserve"> \* ARABIC \s 1 </w:instrText>
                              </w:r>
                              <w:r>
                                <w:fldChar w:fldCharType="separate"/>
                              </w:r>
                              <w:r w:rsidR="00806637">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F0A67" w:rsidRPr="00445E50" w:rsidRDefault="00BF0A67"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rsidR="00806637">
                          <w:t>4</w:t>
                        </w:r>
                        <w:r>
                          <w:fldChar w:fldCharType="end"/>
                        </w:r>
                        <w:r>
                          <w:t>.</w:t>
                        </w:r>
                        <w:r>
                          <w:fldChar w:fldCharType="begin"/>
                        </w:r>
                        <w:r>
                          <w:instrText xml:space="preserve"> SEQ </w:instrText>
                        </w:r>
                        <w:r>
                          <w:instrText>图</w:instrText>
                        </w:r>
                        <w:r>
                          <w:instrText xml:space="preserve"> \* ARABIC \s 1 </w:instrText>
                        </w:r>
                        <w:r>
                          <w:fldChar w:fldCharType="separate"/>
                        </w:r>
                        <w:r w:rsidR="00806637">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F0A67" w:rsidRPr="001C144D" w:rsidRDefault="00BF0A67" w:rsidP="00F527D1">
                              <w:pPr>
                                <w:pStyle w:val="aff"/>
                                <w:spacing w:before="163" w:after="163"/>
                                <w:jc w:val="center"/>
                                <w:rPr>
                                  <w:rFonts w:eastAsia="宋体"/>
                                  <w:sz w:val="24"/>
                                  <w:szCs w:val="24"/>
                                </w:rPr>
                              </w:pPr>
                              <w:bookmarkStart w:id="172"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BF0A67" w:rsidRPr="001C144D" w:rsidRDefault="00BF0A67"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该这种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r w:rsidR="00A055F7">
        <w:rPr>
          <w:rFonts w:hint="eastAsia"/>
        </w:rPr>
        <w:t>体素</w:t>
      </w:r>
      <w:r w:rsidR="00B61FBA">
        <w:rPr>
          <w:rFonts w:hint="eastAsia"/>
        </w:rPr>
        <w:t>化模型进行碰撞检测。</w:t>
      </w:r>
      <w:r w:rsidR="00C11D72">
        <w:rPr>
          <w:rFonts w:hint="eastAsia"/>
        </w:rPr>
        <w:t>在算法之初，</w:t>
      </w:r>
      <w:r w:rsidR="00F2241E">
        <w:rPr>
          <w:rFonts w:hint="eastAsia"/>
        </w:rPr>
        <w:t>体素</w:t>
      </w:r>
      <w:r w:rsidR="00C11D72">
        <w:rPr>
          <w:rFonts w:hint="eastAsia"/>
        </w:rPr>
        <w:t>化每个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7973530"/>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组不会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7973531"/>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F0A67" w:rsidRPr="001577EC" w:rsidRDefault="00BF0A67" w:rsidP="00CA387D">
                              <w:pPr>
                                <w:pStyle w:val="aff"/>
                                <w:spacing w:before="163" w:after="163"/>
                                <w:rPr>
                                  <w:rFonts w:eastAsia="宋体"/>
                                  <w:sz w:val="24"/>
                                  <w:szCs w:val="24"/>
                                </w:rPr>
                              </w:pPr>
                              <w:bookmarkStart w:id="176"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F0A67" w:rsidRPr="001577EC" w:rsidRDefault="00BF0A67"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体素化容器和部件组。体素化方法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806637">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806637">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7973532"/>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BF0A67" w:rsidRPr="002E71C5" w:rsidRDefault="00BF0A67" w:rsidP="002E71C5">
                              <w:pPr>
                                <w:pStyle w:val="aff"/>
                                <w:spacing w:before="163" w:after="163"/>
                                <w:jc w:val="center"/>
                              </w:pPr>
                              <w:bookmarkStart w:id="179"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BF0A67" w:rsidRPr="002E71C5" w:rsidRDefault="00BF0A67"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体素化模型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盒最大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盒最大长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做对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06637">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7973533"/>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7973534"/>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7973535"/>
      <w:r>
        <w:rPr>
          <w:rFonts w:hint="eastAsia"/>
        </w:rPr>
        <w:t>引言</w:t>
      </w:r>
      <w:bookmarkEnd w:id="185"/>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7973536"/>
      <w:r>
        <w:rPr>
          <w:rFonts w:hint="eastAsia"/>
        </w:rPr>
        <w:t>相关背景</w:t>
      </w:r>
      <w:bookmarkEnd w:id="186"/>
    </w:p>
    <w:p w:rsidR="003C615B" w:rsidRDefault="003C615B" w:rsidP="003C615B">
      <w:pPr>
        <w:pStyle w:val="31"/>
      </w:pPr>
      <w:bookmarkStart w:id="187" w:name="_Toc527973537"/>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F0A67" w:rsidRPr="00826737" w:rsidRDefault="00BF0A67" w:rsidP="001F7414">
                              <w:pPr>
                                <w:pStyle w:val="aff"/>
                                <w:spacing w:before="163" w:after="163"/>
                                <w:ind w:firstLine="360"/>
                                <w:rPr>
                                  <w:rFonts w:ascii="黑体" w:eastAsia="黑体" w:hAnsi="黑体"/>
                                  <w:sz w:val="26"/>
                                  <w:szCs w:val="26"/>
                                </w:rPr>
                              </w:pPr>
                              <w:bookmarkStart w:id="188" w:name="_Toc527643537"/>
                              <w:r>
                                <w:t>图</w:t>
                              </w:r>
                              <w:r>
                                <w:t xml:space="preserve"> </w:t>
                              </w:r>
                              <w:r>
                                <w:fldChar w:fldCharType="begin"/>
                              </w:r>
                              <w:r>
                                <w:instrText xml:space="preserve"> STYLEREF 1 \s </w:instrText>
                              </w:r>
                              <w:r>
                                <w:fldChar w:fldCharType="separate"/>
                              </w:r>
                              <w:r w:rsidR="00806637">
                                <w:t>5</w:t>
                              </w:r>
                              <w:r>
                                <w:fldChar w:fldCharType="end"/>
                              </w:r>
                              <w:r>
                                <w:t>.</w:t>
                              </w:r>
                              <w:r>
                                <w:fldChar w:fldCharType="begin"/>
                              </w:r>
                              <w:r>
                                <w:instrText xml:space="preserve"> SEQ </w:instrText>
                              </w:r>
                              <w:r>
                                <w:instrText>图</w:instrText>
                              </w:r>
                              <w:r>
                                <w:instrText xml:space="preserve"> \* ARABIC \s 1 </w:instrText>
                              </w:r>
                              <w:r>
                                <w:fldChar w:fldCharType="separate"/>
                              </w:r>
                              <w:r w:rsidR="00806637">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F0A67" w:rsidRPr="00826737" w:rsidRDefault="00BF0A67"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rsidR="00806637">
                          <w:t>5</w:t>
                        </w:r>
                        <w:r>
                          <w:fldChar w:fldCharType="end"/>
                        </w:r>
                        <w:r>
                          <w:t>.</w:t>
                        </w:r>
                        <w:r>
                          <w:fldChar w:fldCharType="begin"/>
                        </w:r>
                        <w:r>
                          <w:instrText xml:space="preserve"> SEQ </w:instrText>
                        </w:r>
                        <w:r>
                          <w:instrText>图</w:instrText>
                        </w:r>
                        <w:r>
                          <w:instrText xml:space="preserve"> \* ARABIC \s 1 </w:instrText>
                        </w:r>
                        <w:r>
                          <w:fldChar w:fldCharType="separate"/>
                        </w:r>
                        <w:r w:rsidR="00806637">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7973538"/>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F0A67" w:rsidRPr="00E12106" w:rsidRDefault="00BF0A67" w:rsidP="001F7414">
                              <w:pPr>
                                <w:pStyle w:val="aff"/>
                                <w:spacing w:before="163" w:after="163"/>
                                <w:ind w:firstLine="360"/>
                                <w:rPr>
                                  <w:rFonts w:eastAsia="宋体"/>
                                  <w:sz w:val="24"/>
                                  <w:szCs w:val="24"/>
                                </w:rPr>
                              </w:pPr>
                              <w:bookmarkStart w:id="191"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F0A67" w:rsidRPr="00E12106" w:rsidRDefault="00BF0A67"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7973539"/>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F0A67" w:rsidRPr="00AC20FB" w:rsidRDefault="00BF0A67" w:rsidP="008949FB">
                              <w:pPr>
                                <w:pStyle w:val="aff"/>
                                <w:spacing w:before="163" w:after="163"/>
                              </w:pPr>
                              <w:bookmarkStart w:id="194"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F0A67" w:rsidRPr="00AC20FB" w:rsidRDefault="00BF0A67" w:rsidP="008949FB">
                        <w:pPr>
                          <w:pStyle w:val="aff"/>
                          <w:spacing w:before="163" w:after="163"/>
                        </w:pPr>
                        <w:bookmarkStart w:id="198"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7973540"/>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3" w:name="_Toc527973541"/>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F0A67" w:rsidRPr="0030130E" w:rsidRDefault="00BF0A67" w:rsidP="00984126">
                              <w:pPr>
                                <w:pStyle w:val="aff"/>
                                <w:spacing w:before="163" w:after="163"/>
                                <w:ind w:firstLine="360"/>
                                <w:rPr>
                                  <w:rFonts w:eastAsia="宋体"/>
                                  <w:sz w:val="24"/>
                                  <w:szCs w:val="24"/>
                                </w:rPr>
                              </w:pPr>
                              <w:bookmarkStart w:id="204"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F0A67" w:rsidRPr="0030130E" w:rsidRDefault="00BF0A67"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DA3FB9"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DA3FB9"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27973542"/>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BF0A67" w:rsidRPr="00A927BB" w:rsidRDefault="00BF0A67" w:rsidP="009C72F8">
                              <w:pPr>
                                <w:pStyle w:val="aff"/>
                                <w:spacing w:before="163" w:after="163"/>
                                <w:rPr>
                                  <w:rFonts w:eastAsia="宋体"/>
                                  <w:sz w:val="24"/>
                                  <w:szCs w:val="24"/>
                                </w:rPr>
                              </w:pPr>
                              <w:bookmarkStart w:id="226"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BF0A67" w:rsidRPr="00A927BB" w:rsidRDefault="00BF0A67"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化每个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w:t>
      </w:r>
      <w:r w:rsidR="00256FA1">
        <w:rPr>
          <w:rFonts w:hint="eastAsia"/>
        </w:rPr>
        <w:lastRenderedPageBreak/>
        <w:t>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DA3FB9"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DA3FB9"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DA3FB9"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BF0A67" w:rsidRPr="00035F3E" w:rsidRDefault="00BF0A67" w:rsidP="00035F3E">
                              <w:pPr>
                                <w:pStyle w:val="aff"/>
                                <w:spacing w:before="163" w:after="163"/>
                              </w:pPr>
                              <w:bookmarkStart w:id="257"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BF0A67" w:rsidRPr="00035F3E" w:rsidRDefault="00BF0A67" w:rsidP="00035F3E">
                        <w:pPr>
                          <w:pStyle w:val="aff"/>
                          <w:spacing w:before="163" w:after="163"/>
                        </w:pPr>
                        <w:bookmarkStart w:id="262"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DA3FB9"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DA3FB9"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1" w:name="OLE_LINK79"/>
      <w:bookmarkEnd w:id="319"/>
      <w:bookmarkEnd w:id="320"/>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m:t>
        </m:r>
        <m:r>
          <w:rPr>
            <w:rFonts w:ascii="Cambria Math" w:hAnsi="Cambria Math"/>
          </w:rPr>
          <w:lastRenderedPageBreak/>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DA3FB9"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7973543"/>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7973544"/>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BF0A67" w:rsidRPr="001B41DF" w:rsidRDefault="00BF0A67" w:rsidP="002C3722">
                              <w:pPr>
                                <w:pStyle w:val="aff"/>
                                <w:spacing w:before="163" w:after="163"/>
                                <w:rPr>
                                  <w:rFonts w:eastAsia="宋体"/>
                                  <w:sz w:val="24"/>
                                  <w:szCs w:val="24"/>
                                </w:rPr>
                              </w:pPr>
                              <w:bookmarkStart w:id="355"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BF0A67" w:rsidRPr="001B41DF" w:rsidRDefault="00BF0A67"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DA3FB9"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806637">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806637">
              <w:rPr>
                <w:noProof/>
              </w:rPr>
              <w:t>11</w:t>
            </w:r>
            <w:r w:rsidR="004063CA">
              <w:fldChar w:fldCharType="end"/>
            </w:r>
            <w:r>
              <w:rPr>
                <w:rFonts w:hint="eastAsia"/>
              </w:rPr>
              <w:t>)</w:t>
            </w:r>
          </w:p>
        </w:tc>
      </w:tr>
    </w:tbl>
    <w:p w:rsidR="002122D7" w:rsidRDefault="002122D7" w:rsidP="002122D7">
      <w:pPr>
        <w:pStyle w:val="31"/>
      </w:pPr>
      <w:bookmarkStart w:id="357" w:name="_Toc527973545"/>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F0A67" w:rsidRPr="00C45D19" w:rsidRDefault="00BF0A67" w:rsidP="007E439B">
                              <w:pPr>
                                <w:pStyle w:val="aff"/>
                                <w:spacing w:before="163" w:after="163"/>
                                <w:rPr>
                                  <w:rFonts w:ascii="Calibri" w:eastAsia="宋体" w:hAnsi="Calibri"/>
                                  <w:sz w:val="24"/>
                                </w:rPr>
                              </w:pPr>
                              <w:bookmarkStart w:id="358"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F0A67" w:rsidRPr="00C45D19" w:rsidRDefault="00BF0A67"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C427D8" w:rsidRDefault="00BF0A67" w:rsidP="00BD4D65">
                            <w:pPr>
                              <w:pStyle w:val="aff"/>
                              <w:spacing w:before="163" w:after="163"/>
                              <w:jc w:val="center"/>
                              <w:rPr>
                                <w:rFonts w:eastAsia="宋体"/>
                                <w:sz w:val="24"/>
                                <w:szCs w:val="24"/>
                              </w:rPr>
                            </w:pPr>
                            <w:bookmarkStart w:id="360"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BF0A67" w:rsidRPr="00C427D8" w:rsidRDefault="00BF0A67"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27973546"/>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7973547"/>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7973548"/>
      <w:r>
        <w:rPr>
          <w:rFonts w:hint="eastAsia"/>
        </w:rPr>
        <w:t>网格精度</w:t>
      </w:r>
      <w:bookmarkEnd w:id="366"/>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806637">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806637">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368" w:name="_Toc527973549"/>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7B4B30" w:rsidRDefault="00BF0A67" w:rsidP="005130EE">
                            <w:pPr>
                              <w:pStyle w:val="aff"/>
                              <w:spacing w:before="163" w:after="163"/>
                              <w:rPr>
                                <w:rFonts w:eastAsia="宋体"/>
                                <w:sz w:val="24"/>
                                <w:szCs w:val="24"/>
                              </w:rPr>
                            </w:pPr>
                            <w:bookmarkStart w:id="369"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BF0A67" w:rsidRPr="007B4B30" w:rsidRDefault="00BF0A67"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06637">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06637">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w:t>
      </w:r>
      <w:r w:rsidR="00D2656A">
        <w:rPr>
          <w:rFonts w:hint="eastAsia"/>
        </w:rPr>
        <w:t>三维模型网格的实时半规则</w:t>
      </w:r>
      <w:r>
        <w:rPr>
          <w:rFonts w:hint="eastAsia"/>
        </w:rPr>
        <w:t>化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1" w:name="_Toc527973550"/>
      <w:r>
        <w:rPr>
          <w:rFonts w:hint="eastAsia"/>
        </w:rPr>
        <w:lastRenderedPageBreak/>
        <w:t>总结和展望</w:t>
      </w:r>
      <w:bookmarkEnd w:id="371"/>
    </w:p>
    <w:p w:rsidR="00125E7A" w:rsidRDefault="00125E7A" w:rsidP="00410326">
      <w:pPr>
        <w:pStyle w:val="21"/>
      </w:pPr>
      <w:bookmarkStart w:id="372" w:name="_Toc527973551"/>
      <w:r>
        <w:rPr>
          <w:rFonts w:hint="eastAsia"/>
        </w:rPr>
        <w:t>工作总结</w:t>
      </w:r>
      <w:bookmarkEnd w:id="372"/>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云信息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3" w:name="_Toc527973552"/>
      <w:r>
        <w:rPr>
          <w:rFonts w:hint="eastAsia"/>
        </w:rPr>
        <w:t>下一步工作</w:t>
      </w:r>
      <w:bookmarkEnd w:id="373"/>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实时化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4" w:name="_Toc527973553"/>
      <w:r>
        <w:rPr>
          <w:rFonts w:hint="eastAsia"/>
        </w:rPr>
        <w:lastRenderedPageBreak/>
        <w:t>参考文献</w:t>
      </w:r>
      <w:bookmarkEnd w:id="374"/>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hoto Editing[C]. ACM SIGGRAPH'01. ACM,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N. Snavely, S. M. Seitz, R. Szeliski. Photo Tourism: Exploring Photo Collections In 3D[J]. ACM Transactions on Graphics, 2006, 25(3), pags. 835-846.</w:t>
      </w:r>
    </w:p>
    <w:p w:rsidR="00C60312" w:rsidRPr="001705F8" w:rsidRDefault="00C60312" w:rsidP="001705F8">
      <w:pPr>
        <w:pStyle w:val="ckwx"/>
        <w:numPr>
          <w:ilvl w:val="0"/>
          <w:numId w:val="43"/>
        </w:numPr>
      </w:pPr>
      <w:r w:rsidRPr="001705F8">
        <w:t>N. Snavely, S. M. Seitz, R. Szeliski. Modeling the World from Internet Photo Collections[J]. International Journal of Compu</w:t>
      </w:r>
      <w:bookmarkStart w:id="375" w:name="_GoBack"/>
      <w:bookmarkEnd w:id="375"/>
      <w:r w:rsidRPr="001705F8">
        <w:t>ter Vision, 2008, 80(2), 189-210.</w:t>
      </w:r>
    </w:p>
    <w:p w:rsidR="00C60312" w:rsidRPr="001705F8" w:rsidRDefault="00C60312" w:rsidP="001705F8">
      <w:pPr>
        <w:pStyle w:val="ckwx"/>
        <w:numPr>
          <w:ilvl w:val="0"/>
          <w:numId w:val="43"/>
        </w:numPr>
      </w:pPr>
      <w:r w:rsidRPr="001705F8">
        <w:t>J. Yan, M. Pollefeys. A Factorization-based Approach for Articulated Nonrigid Shape, Motion and Kinematic Chain Recovery From Video[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Optimization-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B. Xu, W. Chang, A. Sheffer, A. Bousseau, J. Mccrae, K. Singh. True2Form:3D Curve Networks from 2D Sketches via Selective Regularization[J]. ACM Transactions on Graphics, 2014, 33(4), 1-13.</w:t>
      </w:r>
    </w:p>
    <w:p w:rsidR="00C60312" w:rsidRPr="001705F8" w:rsidRDefault="00C60312" w:rsidP="001705F8">
      <w:pPr>
        <w:pStyle w:val="ckwx"/>
        <w:numPr>
          <w:ilvl w:val="0"/>
          <w:numId w:val="43"/>
        </w:numPr>
      </w:pPr>
      <w:r w:rsidRPr="001705F8">
        <w:t>T. Chen, Z. Zhu, A. Shamir, S. M. Hu, D. Cohen-Or. 3-Sweep:Extracting Editable Objects from A Single Photo[J]. ACM Transactions on Graphics, 2013, 32(6), 1-10.</w:t>
      </w:r>
    </w:p>
    <w:p w:rsidR="00C60312" w:rsidRPr="001705F8" w:rsidRDefault="00C60312" w:rsidP="001705F8">
      <w:pPr>
        <w:pStyle w:val="ckwx"/>
        <w:numPr>
          <w:ilvl w:val="0"/>
          <w:numId w:val="43"/>
        </w:numPr>
      </w:pPr>
      <w:r w:rsidRPr="001705F8">
        <w:t>G. Marsaglia. Choosing a Point from the Surface of a Sphere[J]. Annals of Mathematical Statistics, 1972, 43(2), 645-646.</w:t>
      </w:r>
    </w:p>
    <w:p w:rsidR="00C60312" w:rsidRPr="001705F8" w:rsidRDefault="00C60312" w:rsidP="001705F8">
      <w:pPr>
        <w:pStyle w:val="ckwx"/>
        <w:numPr>
          <w:ilvl w:val="0"/>
          <w:numId w:val="43"/>
        </w:numPr>
      </w:pPr>
      <w:r w:rsidRPr="001705F8">
        <w:t>L. Zhu, W. Xu, J. Snyder, Y. Liu, G. Wang, B. Guo. Motion-guided Mechanical Toy Modeling[J]. ACM Transactions on Graphics, 2012, 31(6), 127.</w:t>
      </w:r>
    </w:p>
    <w:p w:rsidR="00C60312" w:rsidRPr="001705F8" w:rsidRDefault="00C60312" w:rsidP="001705F8">
      <w:pPr>
        <w:pStyle w:val="ckwx"/>
        <w:numPr>
          <w:ilvl w:val="0"/>
          <w:numId w:val="43"/>
        </w:numPr>
      </w:pPr>
      <w:r w:rsidRPr="001705F8">
        <w:lastRenderedPageBreak/>
        <w:t>G. Tian, M. Zhou, P. Li. Disassembly Sequence Planning Considering Fuzzy Component Quality and Varying Operational Cos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99. Proceedings, 1999, 123-130.</w:t>
      </w:r>
    </w:p>
    <w:p w:rsidR="00C60312" w:rsidRPr="001705F8" w:rsidRDefault="00C60312" w:rsidP="001705F8">
      <w:pPr>
        <w:pStyle w:val="ckwx"/>
        <w:numPr>
          <w:ilvl w:val="0"/>
          <w:numId w:val="43"/>
        </w:numPr>
      </w:pPr>
      <w:r w:rsidRPr="001705F8">
        <w:t>Autodesk 3DS Max Software Available: http://www.autodesk.com/products/3ds-max/overview</w:t>
      </w:r>
    </w:p>
    <w:p w:rsidR="00C60312" w:rsidRPr="001705F8" w:rsidRDefault="00C60312" w:rsidP="001705F8">
      <w:pPr>
        <w:pStyle w:val="ckwx"/>
        <w:numPr>
          <w:ilvl w:val="0"/>
          <w:numId w:val="43"/>
        </w:numPr>
      </w:pPr>
      <w:r w:rsidRPr="001705F8">
        <w:t>Wiki:SolidWorks. Available: https://en.wikipedia.org/wiki/SolidWorks</w:t>
      </w:r>
    </w:p>
    <w:p w:rsidR="00C60312" w:rsidRPr="001705F8" w:rsidRDefault="00C60312" w:rsidP="001705F8">
      <w:pPr>
        <w:pStyle w:val="ckwx"/>
        <w:numPr>
          <w:ilvl w:val="0"/>
          <w:numId w:val="43"/>
        </w:numPr>
      </w:pPr>
      <w:r w:rsidRPr="001705F8">
        <w:t>Autodesk AutoCAD Software. Available: http://www.autodesk.com/products/autocad/over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J. Luo, O. Gwun. A Comparison of SIFT, PCA-SIFT and SURF[J]. International Journal of Image Processing, 2013, 3(4), 143-152.</w:t>
      </w:r>
    </w:p>
    <w:p w:rsidR="00C60312" w:rsidRPr="001705F8" w:rsidRDefault="00C60312" w:rsidP="001705F8">
      <w:pPr>
        <w:pStyle w:val="ckwx"/>
        <w:numPr>
          <w:ilvl w:val="0"/>
          <w:numId w:val="43"/>
        </w:numPr>
      </w:pPr>
      <w:r w:rsidRPr="001705F8">
        <w:t>Z. Zhang. A Flexible New Technique for Camera Calibration[J]. IEEE Transactions on Pattern Analysis &amp; Machine Intelligence, 2000, 22(11), 1330-1334.</w:t>
      </w:r>
    </w:p>
    <w:p w:rsidR="00C60312" w:rsidRPr="001705F8" w:rsidRDefault="00C60312" w:rsidP="001705F8">
      <w:pPr>
        <w:pStyle w:val="ckwx"/>
        <w:numPr>
          <w:ilvl w:val="0"/>
          <w:numId w:val="43"/>
        </w:numPr>
      </w:pPr>
      <w:r w:rsidRPr="001705F8">
        <w:t>R. Hartley, A. Zisserman, Multiple View Geometry in Computer Vision[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A. Dai, M. NieBner, M. ZollhOfer, S. Izadi, C. Theobalt. Bundlefusion: Real-time Globally Consistent 3D Reconstruction Using On-the-fly Surface Reintegration[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2017 International Conference on, 2017, 412-420.</w:t>
      </w:r>
    </w:p>
    <w:p w:rsidR="00C60312" w:rsidRPr="001705F8" w:rsidRDefault="00C60312" w:rsidP="001705F8">
      <w:pPr>
        <w:pStyle w:val="ckwx"/>
        <w:numPr>
          <w:ilvl w:val="0"/>
          <w:numId w:val="43"/>
        </w:numPr>
      </w:pPr>
      <w:r w:rsidRPr="001705F8">
        <w:t>C. Haene, C. Zach, A. Cohen, M. Pollefeys. Dense Semantic 3D Reconstruction[J]. IEEE Transactions on Pattern Analysis and Machine Intelligence, 2017, 39(9), 1730-1743.</w:t>
      </w:r>
    </w:p>
    <w:p w:rsidR="00C60312" w:rsidRPr="001705F8" w:rsidRDefault="00C60312" w:rsidP="001705F8">
      <w:pPr>
        <w:pStyle w:val="ckwx"/>
        <w:numPr>
          <w:ilvl w:val="0"/>
          <w:numId w:val="43"/>
        </w:numPr>
      </w:pPr>
      <w:r w:rsidRPr="001705F8">
        <w:t>D. G. Lowe. Distinctive Image Features from Scale-Invariant Keypoints[J]. International Journal of Computer Vision, 2004, 60(2), 91-110.</w:t>
      </w:r>
    </w:p>
    <w:p w:rsidR="00C60312" w:rsidRPr="001705F8" w:rsidRDefault="00C60312" w:rsidP="001705F8">
      <w:pPr>
        <w:pStyle w:val="ckwx"/>
        <w:numPr>
          <w:ilvl w:val="0"/>
          <w:numId w:val="43"/>
        </w:numPr>
      </w:pPr>
      <w:r w:rsidRPr="001705F8">
        <w:t>C. Tomasi. Detection and Tracking of Point Features[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Cartography[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J]. Robotics &amp; Automation Magazine IEEE, 2011, 18(4), 80-92.</w:t>
      </w:r>
    </w:p>
    <w:p w:rsidR="00C60312" w:rsidRPr="001705F8" w:rsidRDefault="00C60312" w:rsidP="001705F8">
      <w:pPr>
        <w:pStyle w:val="ckwx"/>
        <w:numPr>
          <w:ilvl w:val="0"/>
          <w:numId w:val="43"/>
        </w:numPr>
      </w:pPr>
      <w:r w:rsidRPr="001705F8">
        <w:t>E. Royer, M. Lhuillier, M. Dhome, J. M. Lavest. Monocular Vision for Mobile Robot Localization and Autonomous Navigation[J]. International Journal of Computer Vision, 2007, 74(3), 237-260.</w:t>
      </w:r>
    </w:p>
    <w:p w:rsidR="00C60312" w:rsidRPr="001705F8" w:rsidRDefault="00C60312" w:rsidP="001705F8">
      <w:pPr>
        <w:pStyle w:val="ckwx"/>
        <w:numPr>
          <w:ilvl w:val="0"/>
          <w:numId w:val="43"/>
        </w:numPr>
      </w:pPr>
      <w:r w:rsidRPr="001705F8">
        <w:t>K. Mikolajczyk, C. Schmid. A Performance Evaluation of Local Descriptors[J]. IEEE Transactions on Pattern Analysis &amp; Machine Intelligence, 2005, 27(10), 1615-1630.</w:t>
      </w:r>
    </w:p>
    <w:p w:rsidR="00C60312" w:rsidRPr="001705F8" w:rsidRDefault="00C60312" w:rsidP="001705F8">
      <w:pPr>
        <w:pStyle w:val="ckwx"/>
        <w:numPr>
          <w:ilvl w:val="0"/>
          <w:numId w:val="43"/>
        </w:numPr>
      </w:pPr>
      <w:r w:rsidRPr="001705F8">
        <w:t>J. Matas, O. Chum, M. Urban, T. Pajdla. Robust Wide-baseline Stereo From Maximally Stable Extremal Regions[J]. Image &amp; Vision Computing, 2004, 22(10), 761-767.</w:t>
      </w:r>
    </w:p>
    <w:p w:rsidR="00C60312" w:rsidRPr="001705F8" w:rsidRDefault="00C60312" w:rsidP="001705F8">
      <w:pPr>
        <w:pStyle w:val="ckwx"/>
        <w:numPr>
          <w:ilvl w:val="0"/>
          <w:numId w:val="43"/>
        </w:numPr>
      </w:pPr>
      <w:r w:rsidRPr="001705F8">
        <w:t>H. Bay, A. Ess, T. Tuytelaars, L. V. Gool. Speeded-Up Robust Features (SURF)[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T. Schops, T. Sattler, C. Hane, M. Pollefeys. Large-scale outdoor 3D reconstruction on a mobile device[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D. Steedly, I. Essa, F. Dellaert. Spectral Partitioning for Structure From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2008. CVPR 2008.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R. Mur-Artal, J. M. M. Montiel, J. D. Tardos. ORB-SLAM: A Versatile and Accurate Monocular SLAM System[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lastRenderedPageBreak/>
        <w:t>X. Chen, S. B. Kang, Y. Q. Xu, J. Dorsey, H. Y. Shum. Sketching Reality:Realistic Interpretation of Architectural Designs[J]. ACM Transactions on Graphics, 2008, 27(2), 1-15.</w:t>
      </w:r>
    </w:p>
    <w:p w:rsidR="00C60312" w:rsidRPr="001705F8" w:rsidRDefault="00C60312" w:rsidP="001705F8">
      <w:pPr>
        <w:pStyle w:val="ckwx"/>
        <w:numPr>
          <w:ilvl w:val="0"/>
          <w:numId w:val="43"/>
        </w:numPr>
      </w:pPr>
      <w:r w:rsidRPr="001705F8">
        <w:t>L. Olsen, F. F. Samavati, M. C. Sousa, J. A. Jorge. Sketch-based Modeling: A Survey[J]. Computers &amp; Graphics, 2009, 33(1), 85-103.</w:t>
      </w:r>
    </w:p>
    <w:p w:rsidR="00C60312" w:rsidRPr="001705F8" w:rsidRDefault="00C60312" w:rsidP="001705F8">
      <w:pPr>
        <w:pStyle w:val="ckwx"/>
        <w:numPr>
          <w:ilvl w:val="0"/>
          <w:numId w:val="43"/>
        </w:numPr>
      </w:pPr>
      <w:r w:rsidRPr="001705F8">
        <w:t>M. Eitz, R. Richter, T. Boubekeur, K. Hildebrand, M. Alexa. Sketch-based shape retrieval[J]. ACM Transactions on Graphics, 2012, 31(4), 1-10.</w:t>
      </w:r>
    </w:p>
    <w:p w:rsidR="00C60312" w:rsidRPr="001705F8" w:rsidRDefault="00C60312" w:rsidP="001705F8">
      <w:pPr>
        <w:pStyle w:val="ckwx"/>
        <w:numPr>
          <w:ilvl w:val="0"/>
          <w:numId w:val="43"/>
        </w:numPr>
      </w:pPr>
      <w:r w:rsidRPr="001705F8">
        <w:t>N. Jiang, P. Tan, L. F. Cheong. Symmetric Architecture Modeling with A Single Image[C]. ACM SIGGRAPH ASIA,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X. Mingliang, L. Mingyuan, X. Weiwei, D. Zhigang, Y. Yin, Z. Kun. Interactive Mechanism Modeling from Multi-view Images[J]. ACM Transactions on Graphics, 2016, 35(6), 236.</w:t>
      </w:r>
    </w:p>
    <w:p w:rsidR="00C60312" w:rsidRPr="001705F8" w:rsidRDefault="00C60312" w:rsidP="001705F8">
      <w:pPr>
        <w:pStyle w:val="ckwx"/>
        <w:numPr>
          <w:ilvl w:val="0"/>
          <w:numId w:val="43"/>
        </w:numPr>
      </w:pPr>
      <w:r w:rsidRPr="001705F8">
        <w:t>R. Hu, B. Wu, B. Wu, A. Shamir, A. Shamir, H. Zhang. Learning How Objects Function via Co-analysis of Interactions[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2005. CVPR 2005. IEEE Computer Society Conference on, 2005, 1110-1115 vol. 2.</w:t>
      </w:r>
    </w:p>
    <w:p w:rsidR="00C60312" w:rsidRPr="001705F8" w:rsidRDefault="00C60312" w:rsidP="001705F8">
      <w:pPr>
        <w:pStyle w:val="ckwx"/>
        <w:numPr>
          <w:ilvl w:val="0"/>
          <w:numId w:val="43"/>
        </w:numPr>
      </w:pPr>
      <w:r w:rsidRPr="001705F8">
        <w:t>W. Chang, M. Zwicker. Global Registration of Dynamic Range Scans for Articulated Model Reconstruction[J]. ACM Transactions on Graphics, 2011, 30(3), 1-15.</w:t>
      </w:r>
    </w:p>
    <w:p w:rsidR="00C60312" w:rsidRPr="001705F8" w:rsidRDefault="00C60312" w:rsidP="001705F8">
      <w:pPr>
        <w:pStyle w:val="ckwx"/>
        <w:numPr>
          <w:ilvl w:val="0"/>
          <w:numId w:val="43"/>
        </w:numPr>
      </w:pPr>
      <w:r w:rsidRPr="001705F8">
        <w:t>M. Savva, A. X. Chang, P. Hanrahan, M. Fisher, M. Niener. SceneGrok: Inferring Action Maps in 3D Environments[J]. ACM Transactions on Graphics, 2014, 33(6)</w:t>
      </w:r>
    </w:p>
    <w:p w:rsidR="00C60312" w:rsidRPr="001705F8" w:rsidRDefault="00C60312" w:rsidP="001705F8">
      <w:pPr>
        <w:pStyle w:val="ckwx"/>
        <w:numPr>
          <w:ilvl w:val="0"/>
          <w:numId w:val="43"/>
        </w:numPr>
      </w:pPr>
      <w:r w:rsidRPr="001705F8">
        <w:t>M. Savva, A. X. Chang, P. Hanrahan, M. Fisher. PiGraphs: Learning Interaction Snapshots from Observations[J]. ACM Transactions on Graphics, 2016, 35(4), 139.</w:t>
      </w:r>
    </w:p>
    <w:p w:rsidR="00C60312" w:rsidRPr="001705F8" w:rsidRDefault="00C60312" w:rsidP="001705F8">
      <w:pPr>
        <w:pStyle w:val="ckwx"/>
        <w:numPr>
          <w:ilvl w:val="0"/>
          <w:numId w:val="43"/>
        </w:numPr>
      </w:pPr>
      <w:r w:rsidRPr="001705F8">
        <w:t>K. Hu, S. D. Rajasekaran, H. Kang, Y. Yoshiyasu, B. Benes, L. J. Guibas. Understanding and Exploiting Object Interaction Landscapes[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ienting Unknown Objects[C]. Ieee-Ras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Processing,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N. Fish, M. Averkiou, O. V. Kaick, O. Sorkine-Hornung, D. Cohen-Or, N. J. Mitra. Meta-representation of Shape Families[J]. ACM Transactions on Graphics, 2014, 33(4), 34.</w:t>
      </w:r>
    </w:p>
    <w:p w:rsidR="00C60312" w:rsidRPr="001705F8" w:rsidRDefault="00C60312" w:rsidP="001705F8">
      <w:pPr>
        <w:pStyle w:val="ckwx"/>
        <w:numPr>
          <w:ilvl w:val="0"/>
          <w:numId w:val="43"/>
        </w:numPr>
      </w:pPr>
      <w:r w:rsidRPr="001705F8">
        <w:t>J. Guo, D. M. Yan, E. Li, W. Dong, P. Wonka, X. Zhang. Illustrating the Disassembly of 3D Models[J]. Computers &amp; Graphics, 2013, 37(6), 574-581.</w:t>
      </w:r>
    </w:p>
    <w:p w:rsidR="00C60312" w:rsidRPr="001705F8" w:rsidRDefault="00C60312" w:rsidP="001705F8">
      <w:pPr>
        <w:pStyle w:val="ckwx"/>
        <w:numPr>
          <w:ilvl w:val="0"/>
          <w:numId w:val="43"/>
        </w:numPr>
      </w:pPr>
      <w:r w:rsidRPr="001705F8">
        <w:lastRenderedPageBreak/>
        <w:t>H. Li, G. Wan, H. Li, A. Sharf, K. Xu, B. Chen. Mobility Fitting Using 4D RANSAC[J]. 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K. Bahirat, C. Lai, R. P. McMahan, B. Prabhakaran. A Boundary and Texture Preserving Mesh Simplification Algorithm for Virtual Reality[C]. Proceedings of the 8th ACM on Multimedia Systems Conference, 2017, 50-61.</w:t>
      </w:r>
    </w:p>
    <w:p w:rsidR="00C60312" w:rsidRPr="001705F8" w:rsidRDefault="00C60312" w:rsidP="001705F8">
      <w:pPr>
        <w:pStyle w:val="ckwx"/>
        <w:numPr>
          <w:ilvl w:val="0"/>
          <w:numId w:val="43"/>
        </w:numPr>
      </w:pPr>
      <w:r w:rsidRPr="001705F8">
        <w:t>T. Akenine-Moller, E. Haines, N. Hoffman, Real-time Rendering[M]: AK Peters/CRC Press, 2018.</w:t>
      </w:r>
    </w:p>
    <w:p w:rsidR="00C60312" w:rsidRPr="001705F8" w:rsidRDefault="00C60312" w:rsidP="001705F8">
      <w:pPr>
        <w:pStyle w:val="ckwx"/>
        <w:numPr>
          <w:ilvl w:val="0"/>
          <w:numId w:val="43"/>
        </w:numPr>
      </w:pPr>
      <w:r w:rsidRPr="001705F8">
        <w:t>L. Denis, S. M. Satti, A. Munteanu, J. Cornelis, P. Schelkens. Scalable Intraband and Composite Wavelet-Based Coding of Semiregular Meshes[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Simplification[J]. Graphical Models, 2018, </w:t>
      </w:r>
    </w:p>
    <w:p w:rsidR="00C60312" w:rsidRPr="001705F8" w:rsidRDefault="00C60312" w:rsidP="001705F8">
      <w:pPr>
        <w:pStyle w:val="ckwx"/>
        <w:numPr>
          <w:ilvl w:val="0"/>
          <w:numId w:val="43"/>
        </w:numPr>
      </w:pPr>
      <w:r w:rsidRPr="001705F8">
        <w:t>A. W. F. Lee. MAPS: Multiresolution Adaptive Parameterization of Surfaces[J]. ACM SIGGRAPH Computer Graphics, 1998, 40(2), 189-218.</w:t>
      </w:r>
    </w:p>
    <w:p w:rsidR="00C60312" w:rsidRPr="001705F8" w:rsidRDefault="00C60312" w:rsidP="001705F8">
      <w:pPr>
        <w:pStyle w:val="ckwx"/>
        <w:numPr>
          <w:ilvl w:val="0"/>
          <w:numId w:val="43"/>
        </w:numPr>
      </w:pPr>
      <w:r w:rsidRPr="001705F8">
        <w:t>M. Lounsbery, T. D. Derose, J. Warren. Multiresolution Analysis for Surfaces of Arbitrary Topological Type[J]. ACM Transactions on Graphics, 1993, 16(1), 3--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Proceedings, 1995, 173-182.</w:t>
      </w:r>
    </w:p>
    <w:p w:rsidR="00C60312" w:rsidRPr="001705F8" w:rsidRDefault="00C60312" w:rsidP="001705F8">
      <w:pPr>
        <w:pStyle w:val="ckwx"/>
        <w:numPr>
          <w:ilvl w:val="0"/>
          <w:numId w:val="43"/>
        </w:numPr>
      </w:pPr>
      <w:r w:rsidRPr="001705F8">
        <w:t>P. Gioia. Reducing the Number of Wavelet Coefficients by Geometric Partitioning[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K. Hormann, U. Labsik, G. Greiner. Remeshing Triangulated Surfaces with Optimal Parameterizations[J]. Computer-Aided Design, 2001, 33(11), 779-788.</w:t>
      </w:r>
    </w:p>
    <w:p w:rsidR="00C60312" w:rsidRPr="001705F8" w:rsidRDefault="00C60312" w:rsidP="001705F8">
      <w:pPr>
        <w:pStyle w:val="ckwx"/>
        <w:numPr>
          <w:ilvl w:val="0"/>
          <w:numId w:val="43"/>
        </w:numPr>
      </w:pPr>
      <w:r w:rsidRPr="001705F8">
        <w:t>A. Khodakovsky, N. Litke, P. Schröder. Globally Smooth Parameterizations with Low Distortion[J]. ACM Transactions on Graphics, 2003, 22(3), 350-357.</w:t>
      </w:r>
    </w:p>
    <w:p w:rsidR="00C60312" w:rsidRPr="001705F8" w:rsidRDefault="00C60312" w:rsidP="001705F8">
      <w:pPr>
        <w:pStyle w:val="ckwx"/>
        <w:numPr>
          <w:ilvl w:val="0"/>
          <w:numId w:val="43"/>
        </w:numPr>
      </w:pPr>
      <w:r w:rsidRPr="001705F8">
        <w:t>I. Friedel, P. Der, A. Khodakovsky. Variational Normal Meshes[J]. ACM Transactions on Graphics, 2004, 23(4), 1061-1073.</w:t>
      </w:r>
    </w:p>
    <w:p w:rsidR="00C60312" w:rsidRPr="001705F8" w:rsidRDefault="00C60312" w:rsidP="001705F8">
      <w:pPr>
        <w:pStyle w:val="ckwx"/>
        <w:numPr>
          <w:ilvl w:val="0"/>
          <w:numId w:val="43"/>
        </w:numPr>
      </w:pPr>
      <w:r w:rsidRPr="001705F8">
        <w:t>I. Guskov. Manifold-based Approach to Semi-regular Remeshing[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Processing,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Processing, 2010, 350-355.</w:t>
      </w:r>
    </w:p>
    <w:p w:rsidR="00C60312" w:rsidRPr="001705F8" w:rsidRDefault="00C60312" w:rsidP="001705F8">
      <w:pPr>
        <w:pStyle w:val="ckwx"/>
        <w:numPr>
          <w:ilvl w:val="0"/>
          <w:numId w:val="43"/>
        </w:numPr>
      </w:pPr>
      <w:r w:rsidRPr="001705F8">
        <w:lastRenderedPageBreak/>
        <w:t>C. H. Chiang, B. S. Jong, T. W. Lin. A Robust Feature-preserving Semi-regular Remeshing Method for Triangular Meshes[J]. Visual Computer, 2011, 27(9), 811-825.</w:t>
      </w:r>
    </w:p>
    <w:p w:rsidR="00C60312" w:rsidRPr="001705F8" w:rsidRDefault="00C60312" w:rsidP="001705F8">
      <w:pPr>
        <w:pStyle w:val="ckwx"/>
        <w:numPr>
          <w:ilvl w:val="0"/>
          <w:numId w:val="43"/>
        </w:numPr>
      </w:pPr>
      <w:r w:rsidRPr="001705F8">
        <w:t xml:space="preserve">H.-C. Shao. A Coarse-to-Fine Multiscale Mesh Representation and its Applications[J]. arXiv preprint arXiv:1810.03305, 2018, </w:t>
      </w:r>
    </w:p>
    <w:p w:rsidR="00C60312" w:rsidRPr="001705F8" w:rsidRDefault="00C60312" w:rsidP="001705F8">
      <w:pPr>
        <w:pStyle w:val="ckwx"/>
        <w:numPr>
          <w:ilvl w:val="0"/>
          <w:numId w:val="43"/>
        </w:numPr>
      </w:pPr>
      <w:r w:rsidRPr="001705F8">
        <w:t>W. J. Schroeder, J. A. Zarge, W. E. Lorensen. Decimation of Triangle Meshes[J]. ACM SIGGRAPH Computer Graphics, 1992, 26(2), 65-70.</w:t>
      </w:r>
    </w:p>
    <w:p w:rsidR="00C60312" w:rsidRPr="001705F8" w:rsidRDefault="00C60312" w:rsidP="001705F8">
      <w:pPr>
        <w:pStyle w:val="ckwx"/>
        <w:numPr>
          <w:ilvl w:val="0"/>
          <w:numId w:val="43"/>
        </w:numPr>
      </w:pPr>
      <w:r w:rsidRPr="001705F8">
        <w:t>J. Rossignac, P. Borrel, Multi-resolution 3D Approximations for Rendering Complex Scenes[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 xml:space="preserve">A. Gueziec. Surface Simplification with Variable Tolerance[J]. Proc.int.symp.on Medical Robotics &amp; Computer Assisted Surgery, 1995, </w:t>
      </w:r>
    </w:p>
    <w:p w:rsidR="00C60312" w:rsidRPr="001705F8" w:rsidRDefault="00C60312" w:rsidP="001705F8">
      <w:pPr>
        <w:pStyle w:val="ckwx"/>
        <w:numPr>
          <w:ilvl w:val="0"/>
          <w:numId w:val="43"/>
        </w:numPr>
      </w:pPr>
      <w:r w:rsidRPr="001705F8">
        <w:t>M. Garland. Surface Simplification Using Quadric Error Metrics[J]. ACM SIGGRAPH Computer Graphics, 1997, 209-216.</w:t>
      </w:r>
    </w:p>
    <w:p w:rsidR="00C60312" w:rsidRPr="001705F8" w:rsidRDefault="00C60312" w:rsidP="001705F8">
      <w:pPr>
        <w:pStyle w:val="ckwx"/>
        <w:numPr>
          <w:ilvl w:val="0"/>
          <w:numId w:val="43"/>
        </w:numPr>
      </w:pPr>
      <w:r w:rsidRPr="001705F8">
        <w:t>D. Cabiddu, M. Attene. Large Desh Simplification for Distributed Environments[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S. M. Shontz, D. M. Nistor, CPU-GPU Algorithms for Triangular Surface Mesh Simplification[M]: Springer Berlin Heidelberg, 2013.</w:t>
      </w:r>
    </w:p>
    <w:p w:rsidR="00C60312" w:rsidRPr="001705F8" w:rsidRDefault="00C60312" w:rsidP="001705F8">
      <w:pPr>
        <w:pStyle w:val="ckwx"/>
        <w:numPr>
          <w:ilvl w:val="0"/>
          <w:numId w:val="43"/>
        </w:numPr>
      </w:pPr>
      <w:r w:rsidRPr="001705F8">
        <w:t>A. Papageorgiou, N. Platis. Triangular Mesh Simplification on the GPU[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Z. Shi, Y. An, S. Xu, Z. Wang, K. Yu, X. Luo. Mesh Simplification Method Based on Reverse Interpolation Loop Subdivision[C]. Proceedings of 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ollections[C]. ACM SIGGRAPH ASIA,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2006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 xml:space="preserve">Y. Furukawa, J. Ponce. Accurate, Dense, and Robust Multi-View Stereopsis[C]. Computer </w:t>
      </w:r>
      <w:r w:rsidRPr="001705F8">
        <w:lastRenderedPageBreak/>
        <w:t>Vision and Pattern Recognition, 2007. CVPR '07. IEEE Conference on, 2007, 1-8.</w:t>
      </w:r>
    </w:p>
    <w:p w:rsidR="00C60312" w:rsidRPr="001705F8" w:rsidRDefault="00C60312" w:rsidP="001705F8">
      <w:pPr>
        <w:pStyle w:val="ckwx"/>
        <w:numPr>
          <w:ilvl w:val="0"/>
          <w:numId w:val="43"/>
        </w:numPr>
      </w:pPr>
      <w:r w:rsidRPr="001705F8">
        <w:t>L. Valgaerts, M. Mainberger, J. Weickert. Dense Versus Sparse Approaches for Estimating the Fundamental Matrix[J]. International Journal of Computer Vision, 2012, 96(2), 212-234.</w:t>
      </w:r>
    </w:p>
    <w:p w:rsidR="00C60312" w:rsidRPr="001705F8" w:rsidRDefault="00C60312" w:rsidP="001705F8">
      <w:pPr>
        <w:pStyle w:val="ckwx"/>
        <w:numPr>
          <w:ilvl w:val="0"/>
          <w:numId w:val="43"/>
        </w:numPr>
      </w:pPr>
      <w:r w:rsidRPr="001705F8">
        <w:t>A. H. Ahmadabadian, S. Robson, J. Boehm, M. Shortis, K. Wenzel, D. Fritsch. A Comparison of Dense Matching Algorithms for Scaled Surface Reconstruction Using Stereo Camera Rigs[J]. Isprs Journal of Photogrammetry &amp; Remote Sensing, 2013, 78(4), 157-167.</w:t>
      </w:r>
    </w:p>
    <w:p w:rsidR="00C60312" w:rsidRPr="001705F8" w:rsidRDefault="00C60312" w:rsidP="001705F8">
      <w:pPr>
        <w:pStyle w:val="ckwx"/>
        <w:numPr>
          <w:ilvl w:val="0"/>
          <w:numId w:val="43"/>
        </w:numPr>
      </w:pPr>
      <w:r w:rsidRPr="001705F8">
        <w:t>S. Agarwal, N. Snavely, I. Simon, S. M. Seitz. Building Rome in A Day[C]. IEEE International Conference on Computer Vision, 2011, 72-79.</w:t>
      </w:r>
    </w:p>
    <w:p w:rsidR="00C60312" w:rsidRPr="001705F8" w:rsidRDefault="00C60312" w:rsidP="001705F8">
      <w:pPr>
        <w:pStyle w:val="ckwx"/>
        <w:numPr>
          <w:ilvl w:val="0"/>
          <w:numId w:val="43"/>
        </w:numPr>
      </w:pPr>
      <w:r w:rsidRPr="001705F8">
        <w:t>S. Owada, F. Nielsen, K. Nakazawa, T. Igarashi. A Sketching Interface for Modeling the Internal Structures of 3D Shapes[J]. Lecture Notes in Computer Science, 2003, 2733(173), 49--57.</w:t>
      </w:r>
    </w:p>
    <w:p w:rsidR="00C60312" w:rsidRPr="001705F8" w:rsidRDefault="00C60312" w:rsidP="001705F8">
      <w:pPr>
        <w:pStyle w:val="ckwx"/>
        <w:numPr>
          <w:ilvl w:val="0"/>
          <w:numId w:val="43"/>
        </w:numPr>
      </w:pPr>
      <w:r w:rsidRPr="001705F8">
        <w:t>R. Schmidt, B. Wyvill, M. C. Sousa, J. A. Jorge. ShapeShop: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Designing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M. Eitz, J. Hays, M. Alexa. How do humans sketch objects[J]. ACM Transactions on Graphics, 2012, 31(4), 1-10.</w:t>
      </w:r>
    </w:p>
    <w:p w:rsidR="00C60312" w:rsidRPr="001705F8" w:rsidRDefault="00C60312" w:rsidP="001705F8">
      <w:pPr>
        <w:pStyle w:val="ckwx"/>
        <w:numPr>
          <w:ilvl w:val="0"/>
          <w:numId w:val="43"/>
        </w:numPr>
      </w:pPr>
      <w:r w:rsidRPr="001705F8">
        <w:t>K. Yin, H. Huang, H. Zhang, M. Gong, D. Cohen-Or, B. Chen. Morfit:Interacti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119]</w:t>
      </w:r>
      <w:r w:rsidRPr="001705F8">
        <w:tab/>
        <w:t>N. P. Chironis, N. Sclater. Mechanisms and Mechanical Devices Sourcebook[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Y. Li, X. Wu, Y. Chrysathou, A. Sharf, D. Cohen-Or, N. J. Mitra. GlobFit: Consistently Fitting Primitives by Discovering Global Relations[J]. Journal of Computer-Aided Design &amp; Computer Graphics, 2012, 30(4), 52.</w:t>
      </w:r>
    </w:p>
    <w:p w:rsidR="00C60312" w:rsidRPr="001705F8" w:rsidRDefault="00C60312" w:rsidP="001705F8">
      <w:pPr>
        <w:pStyle w:val="ckwx"/>
        <w:numPr>
          <w:ilvl w:val="0"/>
          <w:numId w:val="43"/>
        </w:numPr>
      </w:pPr>
      <w:r w:rsidRPr="001705F8">
        <w:t>G. Ran, O. Sorkine, N. J. Mitra, D. Cohen-Or. iWIRES:An Analyze-and-edit Approach to Shape Manipulation[J]. ACM Transactions on Graphics, 2009, 28(3), 1-10.</w:t>
      </w:r>
    </w:p>
    <w:p w:rsidR="00C60312" w:rsidRPr="001705F8" w:rsidRDefault="00C60312" w:rsidP="001705F8">
      <w:pPr>
        <w:pStyle w:val="ckwx"/>
        <w:numPr>
          <w:ilvl w:val="0"/>
          <w:numId w:val="43"/>
        </w:numPr>
      </w:pPr>
      <w:r w:rsidRPr="001705F8">
        <w:t>K. Xu, H. Zhang, C.-O. Daniel, B. Chen. Fit and Diverse: Set Evolution for Inspiring 3D Shape Galleries[J]. ACM Transactions on Graphics, 2012, 31(4), 57.</w:t>
      </w:r>
    </w:p>
    <w:p w:rsidR="00C60312" w:rsidRPr="001705F8" w:rsidRDefault="00C60312" w:rsidP="001705F8">
      <w:pPr>
        <w:pStyle w:val="ckwx"/>
        <w:numPr>
          <w:ilvl w:val="0"/>
          <w:numId w:val="43"/>
        </w:numPr>
      </w:pPr>
      <w:r w:rsidRPr="001705F8">
        <w:t>V. Kraevoy, A. Sheffer, A. Shamir, D. Cohenor. Non-homogeneous Resizing of Complex Models[J]. ACM Transactions on Graphics, 2008, 27(5), 1-9.</w:t>
      </w:r>
    </w:p>
    <w:p w:rsidR="00C60312" w:rsidRPr="001705F8" w:rsidRDefault="00C60312" w:rsidP="001705F8">
      <w:pPr>
        <w:pStyle w:val="ckwx"/>
        <w:numPr>
          <w:ilvl w:val="0"/>
          <w:numId w:val="43"/>
        </w:numPr>
      </w:pPr>
      <w:r w:rsidRPr="001705F8">
        <w:t xml:space="preserve">Y. Wang, K. Xu, J. Li, H. Zhang, A. Shamir, L. Liu, et al. Symmetry Hierarchy of Man-Made </w:t>
      </w:r>
      <w:r w:rsidRPr="001705F8">
        <w:lastRenderedPageBreak/>
        <w:t>Objects[C]. 287&amp;ndash;296.</w:t>
      </w:r>
    </w:p>
    <w:p w:rsidR="00C60312" w:rsidRPr="001705F8" w:rsidRDefault="00C60312" w:rsidP="001705F8">
      <w:pPr>
        <w:pStyle w:val="ckwx"/>
        <w:numPr>
          <w:ilvl w:val="0"/>
          <w:numId w:val="43"/>
        </w:numPr>
      </w:pPr>
      <w:r w:rsidRPr="001705F8">
        <w:t>W. Li, M. Agrawala, B. Curless, D. Salesin. Automated Generation of Interactive 3D Exploded View Diagrams[C]. ACM SIGGRAPH, 2008, 1-7.</w:t>
      </w:r>
    </w:p>
    <w:p w:rsidR="00C60312" w:rsidRPr="001705F8" w:rsidRDefault="00C60312" w:rsidP="001705F8">
      <w:pPr>
        <w:pStyle w:val="ckwx"/>
        <w:numPr>
          <w:ilvl w:val="0"/>
          <w:numId w:val="43"/>
        </w:numPr>
      </w:pPr>
      <w:r w:rsidRPr="001705F8">
        <w:t>E. Kalogerakis, S. Chaudhuri, D. Koller, V. Koltun. A probabilistic model for component-based shape synthesis[J]. ACM Transactions on Graphics, 2012, 31(4), 1-11.</w:t>
      </w:r>
    </w:p>
    <w:p w:rsidR="00C60312" w:rsidRPr="001705F8" w:rsidRDefault="00C60312" w:rsidP="001705F8">
      <w:pPr>
        <w:pStyle w:val="ckwx"/>
        <w:numPr>
          <w:ilvl w:val="0"/>
          <w:numId w:val="43"/>
        </w:numPr>
      </w:pPr>
      <w:r w:rsidRPr="001705F8">
        <w:t>C. H. Shen, H. Fu, K. Chen, S. M. Hu. Structure Recovery by Part Assembly[J]. ACM Transactions on Graphics, 2012, 31(6), 1-11.</w:t>
      </w:r>
    </w:p>
    <w:p w:rsidR="00C60312" w:rsidRPr="001705F8" w:rsidRDefault="00C60312" w:rsidP="001705F8">
      <w:pPr>
        <w:pStyle w:val="ckwx"/>
        <w:numPr>
          <w:ilvl w:val="0"/>
          <w:numId w:val="43"/>
        </w:numPr>
      </w:pPr>
      <w:r w:rsidRPr="001705F8">
        <w:t>M. Niloy J., W. Michael, Z. Hao, C.-O. Daniel, K. Vladimir, H. Qixing. Structure-aware Shape Processing[C]. ACM SIGGRAPH ASIA, 2013, 1.</w:t>
      </w:r>
    </w:p>
    <w:p w:rsidR="00C60312" w:rsidRPr="001705F8" w:rsidRDefault="00C60312" w:rsidP="001705F8">
      <w:pPr>
        <w:pStyle w:val="ckwx"/>
        <w:numPr>
          <w:ilvl w:val="0"/>
          <w:numId w:val="43"/>
        </w:numPr>
      </w:pPr>
      <w:r w:rsidRPr="001705F8">
        <w:t>M. Niloy J. , Y. Yongliang , Y. Dongming , L. Wilmot , M. Agrawala. Illustrating How Mechanical Assemblies Work[J]. Communications of the ACM, 2013, 56(1), 106-114.</w:t>
      </w:r>
    </w:p>
    <w:p w:rsidR="00C60312" w:rsidRPr="001705F8" w:rsidRDefault="00C60312" w:rsidP="001705F8">
      <w:pPr>
        <w:pStyle w:val="ckwx"/>
        <w:numPr>
          <w:ilvl w:val="0"/>
          <w:numId w:val="43"/>
        </w:numPr>
      </w:pPr>
      <w:r w:rsidRPr="001705F8">
        <w:t>B. Moritz, B. Bickel, D. L. J. James, H. Pfister. Fabricating Articulated Characters from Skinned Meshes[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B. Thomaszewski, S. Coros, D. Gauge, V. Megaro, E. Grinspun, M. Gross. Computational Design of Linkage-based Characters[J]. ACM Transactions on Graphics, 2014, 33(4), 1-9.</w:t>
      </w:r>
    </w:p>
    <w:p w:rsidR="00C60312" w:rsidRPr="001705F8" w:rsidRDefault="00C60312" w:rsidP="001705F8">
      <w:pPr>
        <w:pStyle w:val="ckwx"/>
        <w:numPr>
          <w:ilvl w:val="0"/>
          <w:numId w:val="43"/>
        </w:numPr>
      </w:pPr>
      <w:r w:rsidRPr="001705F8">
        <w:t>J. Huang, C. H. Menq. Automatic CAD Model Reconstruction from Multiple Point Clouds for Reverse Engineering[J]. Journal of Computing &amp; Information Science in Engineering, 2002, 2(3), 160-170.</w:t>
      </w:r>
    </w:p>
    <w:p w:rsidR="00C60312" w:rsidRPr="001705F8" w:rsidRDefault="00C60312" w:rsidP="001705F8">
      <w:pPr>
        <w:pStyle w:val="ckwx"/>
        <w:numPr>
          <w:ilvl w:val="0"/>
          <w:numId w:val="43"/>
        </w:numPr>
      </w:pPr>
      <w:r w:rsidRPr="001705F8">
        <w:t>A. Bey, R. Chaine, R. Marc, G. Thibault, S. Akkouche. Reconstruction of Consistent 3D CAD Models from Point Cloud Data Using a Priori CAD Models[J]. 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J. O. Talton, Y. Lou, S. Lesser, J. Duke, V. Koltun. Metropolis Procedural Modeling[J]. ACM Transactions on Graphics, 2011, 30(2), 1-14.</w:t>
      </w:r>
    </w:p>
    <w:p w:rsidR="00C60312" w:rsidRPr="001705F8" w:rsidRDefault="00C60312" w:rsidP="001705F8">
      <w:pPr>
        <w:pStyle w:val="ckwx"/>
        <w:numPr>
          <w:ilvl w:val="0"/>
          <w:numId w:val="43"/>
        </w:numPr>
      </w:pPr>
      <w:r w:rsidRPr="001705F8">
        <w:t>J. Mccrae, K. Singh, N. J. Mitra. Slices: A Shape-proxy Based on Planar Sections[J]. ACM Transactions on Graphics, 2011, 61-64.</w:t>
      </w:r>
    </w:p>
    <w:p w:rsidR="00C60312" w:rsidRPr="001705F8" w:rsidRDefault="00C60312" w:rsidP="001705F8">
      <w:pPr>
        <w:pStyle w:val="ckwx"/>
        <w:numPr>
          <w:ilvl w:val="0"/>
          <w:numId w:val="43"/>
        </w:numPr>
      </w:pPr>
      <w:r w:rsidRPr="001705F8">
        <w:t>J. Canny, A Computational Approach to Edge Detection[M]: IEEE Computer Society, 1986.</w:t>
      </w:r>
    </w:p>
    <w:p w:rsidR="00C60312" w:rsidRPr="001705F8" w:rsidRDefault="00C60312" w:rsidP="001705F8">
      <w:pPr>
        <w:pStyle w:val="ckwx"/>
        <w:numPr>
          <w:ilvl w:val="0"/>
          <w:numId w:val="43"/>
        </w:numPr>
      </w:pPr>
      <w:r w:rsidRPr="001705F8">
        <w:t>Mediabistro.com: Inside 3D Printing Conference and Expo. Available: http://www.inside3dprinting.com/</w:t>
      </w:r>
    </w:p>
    <w:p w:rsidR="00C60312" w:rsidRPr="001705F8" w:rsidRDefault="00C60312" w:rsidP="001705F8">
      <w:pPr>
        <w:pStyle w:val="ckwx"/>
        <w:numPr>
          <w:ilvl w:val="0"/>
          <w:numId w:val="43"/>
        </w:numPr>
      </w:pPr>
      <w:r w:rsidRPr="001705F8">
        <w:t>A. C. Dan, C. Amati, R. Kleinberger, A. Steed, J. Kautz, T. Weyrich. 3D-printing of non-assembly, articulated models[J]. ACM Transactions on Graphics, 2012, 31(6), 130.</w:t>
      </w:r>
    </w:p>
    <w:p w:rsidR="00C60312" w:rsidRPr="001705F8" w:rsidRDefault="00C60312" w:rsidP="001705F8">
      <w:pPr>
        <w:pStyle w:val="ckwx"/>
        <w:numPr>
          <w:ilvl w:val="0"/>
          <w:numId w:val="43"/>
        </w:numPr>
      </w:pPr>
      <w:r w:rsidRPr="001705F8">
        <w:t xml:space="preserve">O. Stava, J. Vanek, B. Benes, N. Carr. Stress Relief: Improving Structural Strength of 3D </w:t>
      </w:r>
      <w:r w:rsidRPr="001705F8">
        <w:lastRenderedPageBreak/>
        <w:t>Printable Objects[J]. ACM Transactions on Graphics, 2012, 31(4), 48.</w:t>
      </w:r>
    </w:p>
    <w:p w:rsidR="00C60312" w:rsidRPr="001705F8" w:rsidRDefault="00C60312" w:rsidP="001705F8">
      <w:pPr>
        <w:pStyle w:val="ckwx"/>
        <w:numPr>
          <w:ilvl w:val="0"/>
          <w:numId w:val="43"/>
        </w:numPr>
      </w:pPr>
      <w:r w:rsidRPr="001705F8">
        <w:t>L. Luo, I. Baran, S. Rusinkiewicz, W. Matusik. Chopper:partitioning models into 3D-printable parts[J]. ACM Transactions on Graphics, 2012, 31(6), 1-9.</w:t>
      </w:r>
    </w:p>
    <w:p w:rsidR="00C60312" w:rsidRPr="001705F8" w:rsidRDefault="00C60312" w:rsidP="001705F8">
      <w:pPr>
        <w:pStyle w:val="ckwx"/>
        <w:numPr>
          <w:ilvl w:val="0"/>
          <w:numId w:val="43"/>
        </w:numPr>
      </w:pPr>
      <w:r w:rsidRPr="001705F8">
        <w:t>T. Dong, L. Zhang, R. Tong, J. Dong. A Hierarchical Approach to Disassembly Sequence Planning for Mechanical Product[J]. International Journal of Advanced Manufacturing Technology, 2006, 30(5-6), 507-520.</w:t>
      </w:r>
    </w:p>
    <w:p w:rsidR="00C60312" w:rsidRPr="001705F8" w:rsidRDefault="00C60312" w:rsidP="001705F8">
      <w:pPr>
        <w:pStyle w:val="ckwx"/>
        <w:numPr>
          <w:ilvl w:val="0"/>
          <w:numId w:val="43"/>
        </w:numPr>
      </w:pPr>
      <w:r w:rsidRPr="001705F8">
        <w:t>X. Mingliang, Z. Jiejie, L. Pei, Z. Bing, M. F. Tappen, J. Rongrong. Learning-based Shadow Recognition and Removal from Monochromatic Natural Images[J]. IEEE Transactions on Image Processing, 2017, PP(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Constraints[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M. Garey, R. Graham, J. Ullman. An Analysis of Some Packing Algorithms[J]. Combinatorial Algorithms, 1973, 39–47.</w:t>
      </w:r>
    </w:p>
    <w:p w:rsidR="00C60312" w:rsidRPr="001705F8" w:rsidRDefault="00C60312" w:rsidP="001705F8">
      <w:pPr>
        <w:pStyle w:val="ckwx"/>
        <w:numPr>
          <w:ilvl w:val="0"/>
          <w:numId w:val="43"/>
        </w:numPr>
      </w:pPr>
      <w:r w:rsidRPr="001705F8">
        <w:t>N. Chernov, Y. Stoyan, T. Romanova, Mathematical Model and Efficient Algorithms for Object Packing Problem[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M. Attene. Shapes In a Box: Disassembling 3D Objects for Efficient Packing and Fabrication[J]. Computer Graphics Forum, 2016, 34(8), 64-76.</w:t>
      </w:r>
    </w:p>
    <w:p w:rsidR="00C60312" w:rsidRPr="001705F8" w:rsidRDefault="00C60312" w:rsidP="001705F8">
      <w:pPr>
        <w:pStyle w:val="ckwx"/>
        <w:numPr>
          <w:ilvl w:val="0"/>
          <w:numId w:val="43"/>
        </w:numPr>
      </w:pPr>
      <w:r w:rsidRPr="001705F8">
        <w:t>J. A. Bennellabc. The Geometry of Nesting Problems: A Tutorial[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Sander, V. P., J. Z., Gortler, J. S., Snyder, et al. Multi-Chart Geometry Images[J]. Eurographics Symposium on Geometry Processing, 2003, 43(146-155.</w:t>
      </w:r>
    </w:p>
    <w:p w:rsidR="00C60312" w:rsidRPr="001705F8" w:rsidRDefault="00C60312" w:rsidP="001705F8">
      <w:pPr>
        <w:pStyle w:val="ckwx"/>
        <w:numPr>
          <w:ilvl w:val="0"/>
          <w:numId w:val="43"/>
        </w:numPr>
      </w:pPr>
      <w:r w:rsidRPr="001705F8">
        <w:t>J. Egebladab, D. Pisingera. Heuristics for Container Loading of Furniture[J]. European Journal of Operational Research, 2010, 200(3), 881-892.</w:t>
      </w:r>
    </w:p>
    <w:p w:rsidR="00C60312" w:rsidRPr="001705F8" w:rsidRDefault="00C60312" w:rsidP="001705F8">
      <w:pPr>
        <w:pStyle w:val="ckwx"/>
        <w:numPr>
          <w:ilvl w:val="0"/>
          <w:numId w:val="43"/>
        </w:numPr>
      </w:pPr>
      <w:r w:rsidRPr="001705F8">
        <w:t>W. Yong, L. Wenkai, G. Mark, S. Robertde. Three-dimensional Bin Packing Problem with Variable Bin Height[J]. European Journal of Operational Research, 2010, 202(2), 347-355.</w:t>
      </w:r>
    </w:p>
    <w:p w:rsidR="00C60312" w:rsidRPr="001705F8" w:rsidRDefault="00C60312" w:rsidP="001705F8">
      <w:pPr>
        <w:pStyle w:val="ckwx"/>
        <w:numPr>
          <w:ilvl w:val="0"/>
          <w:numId w:val="43"/>
        </w:numPr>
      </w:pPr>
      <w:r w:rsidRPr="001705F8">
        <w:t>N. Bansal, X. Han, K. Iwama, M. Sviridenko, G. Zhang. A Harmonic Algorithm for the 3D Strip Packing Problem[J]. Siam Journal on Computing, 2013, 42(2), 579-592.</w:t>
      </w:r>
    </w:p>
    <w:p w:rsidR="00C60312" w:rsidRPr="001705F8" w:rsidRDefault="00C60312" w:rsidP="001705F8">
      <w:pPr>
        <w:pStyle w:val="ckwx"/>
        <w:numPr>
          <w:ilvl w:val="0"/>
          <w:numId w:val="43"/>
        </w:numPr>
      </w:pPr>
      <w:r w:rsidRPr="001705F8">
        <w:t>Z. Luo, H. Bin, T. Liu, Z. G. Zhang, Y. Yang, C. Zhong, et al. Fine Tuning of Molecular Packing and Energy Level through Methyl Substitution Enabling Excellent Small Molecule Acceptors for Nonfullerene Polymer Solar Cells with Efficiency up to 12.54%[J]. Advanced Materials, 2018, 30(9), 1706124.</w:t>
      </w:r>
    </w:p>
    <w:p w:rsidR="00C60312" w:rsidRPr="001705F8" w:rsidRDefault="00C60312" w:rsidP="001705F8">
      <w:pPr>
        <w:pStyle w:val="ckwx"/>
        <w:numPr>
          <w:ilvl w:val="0"/>
          <w:numId w:val="43"/>
        </w:numPr>
      </w:pPr>
      <w:r w:rsidRPr="001705F8">
        <w:t>J. O'Rourke. Finding Minimal Enclosing Boxes[J]. International Journal of Computer &amp; Information Sciences, 1985, 14(3), 183-199.</w:t>
      </w:r>
    </w:p>
    <w:p w:rsidR="00C60312" w:rsidRPr="001705F8" w:rsidRDefault="00C60312" w:rsidP="001705F8">
      <w:pPr>
        <w:pStyle w:val="ckwx"/>
        <w:numPr>
          <w:ilvl w:val="0"/>
          <w:numId w:val="43"/>
        </w:numPr>
      </w:pPr>
      <w:r w:rsidRPr="001705F8">
        <w:lastRenderedPageBreak/>
        <w:t>G. Barequet, S. Har-Peled. Efficiently Approximating the Minimum-volume Bounding Box of a Point Set in Three Dimensions[C]. Tenth ACM-Siam Symposium on Discrete Algorithms, 1999, 82-91.</w:t>
      </w:r>
    </w:p>
    <w:p w:rsidR="00C60312" w:rsidRPr="001705F8" w:rsidRDefault="00C60312" w:rsidP="001705F8">
      <w:pPr>
        <w:pStyle w:val="ckwx"/>
        <w:numPr>
          <w:ilvl w:val="0"/>
          <w:numId w:val="43"/>
        </w:numPr>
      </w:pPr>
      <w:r w:rsidRPr="001705F8">
        <w:t>P. Jiménez, F. Thomas, C. Torras. 3D Collision Detection: a Survey[J]. Computers &amp; Graphics, 2001, 25(2), 269-285.</w:t>
      </w:r>
    </w:p>
    <w:p w:rsidR="00C60312" w:rsidRPr="001705F8" w:rsidRDefault="00C60312" w:rsidP="001705F8">
      <w:pPr>
        <w:pStyle w:val="ckwx"/>
        <w:numPr>
          <w:ilvl w:val="0"/>
          <w:numId w:val="43"/>
        </w:numPr>
      </w:pPr>
      <w:r w:rsidRPr="001705F8">
        <w:t>C. Ericson, Real-time Collision Detection[M]: CRC Press, 2004.</w:t>
      </w:r>
    </w:p>
    <w:p w:rsidR="00C60312" w:rsidRPr="001705F8" w:rsidRDefault="00C60312" w:rsidP="001705F8">
      <w:pPr>
        <w:pStyle w:val="ckwx"/>
        <w:numPr>
          <w:ilvl w:val="0"/>
          <w:numId w:val="43"/>
        </w:numPr>
      </w:pPr>
      <w:r w:rsidRPr="001705F8">
        <w:t>S. Gottschalk, D. Manocha, M. C. Lin, "Collision Queries using Oriented Bounding Boxes," 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 xml:space="preserve">M. Botsch, S. Steinberg, S. Bischoff, L. Kobbelt, R. Aachen. OpenMesh: A Generic and Efficient Polygon Mesh Data Structure[J]. Opensg Symposium, 2002, </w:t>
      </w:r>
    </w:p>
    <w:p w:rsidR="00C60312" w:rsidRPr="001705F8" w:rsidRDefault="00C60312" w:rsidP="001705F8">
      <w:pPr>
        <w:pStyle w:val="ckwx"/>
        <w:numPr>
          <w:ilvl w:val="0"/>
          <w:numId w:val="43"/>
        </w:numPr>
      </w:pPr>
      <w:r w:rsidRPr="001705F8">
        <w:t xml:space="preserve">T. Duchamp, A. Certain, A. Derose. Hierarchical Computation Of Pl Harmonic Embeddings[J]. Siam Journal on Matrix Analysis &amp; Applications, 1997, </w:t>
      </w:r>
    </w:p>
    <w:p w:rsidR="00C60312" w:rsidRPr="001705F8" w:rsidRDefault="00C60312" w:rsidP="001705F8">
      <w:pPr>
        <w:pStyle w:val="ckwx"/>
        <w:numPr>
          <w:ilvl w:val="0"/>
          <w:numId w:val="43"/>
        </w:numPr>
      </w:pPr>
      <w:r w:rsidRPr="001705F8">
        <w:t xml:space="preserve">P. J. C. Brown, C. T. Faigle. A Robust Efficient Algorithm for Point Location in </w:t>
      </w:r>
      <w:r w:rsidRPr="001705F8">
        <w:lastRenderedPageBreak/>
        <w:t xml:space="preserve">Triangulations[J]. University of Cambridge Computer Laboratory, 1997, </w:t>
      </w:r>
    </w:p>
    <w:p w:rsidR="00C60312" w:rsidRPr="001705F8" w:rsidRDefault="00C60312" w:rsidP="001705F8">
      <w:pPr>
        <w:pStyle w:val="ckwx"/>
        <w:numPr>
          <w:ilvl w:val="0"/>
          <w:numId w:val="43"/>
        </w:numPr>
      </w:pPr>
      <w:r w:rsidRPr="001705F8">
        <w:t xml:space="preserve">M. Garl, P. S. Heckbert. Fast Polygonal Approximation of Terrains and Height Fields[J]. Submitted for Publication, 1997, </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6"/>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376" w:name="_Toc527973554"/>
      <w:r w:rsidRPr="00044D6E">
        <w:rPr>
          <w:rFonts w:hint="eastAsia"/>
        </w:rPr>
        <w:lastRenderedPageBreak/>
        <w:t>攻读博士学位期间取得的研究成果</w:t>
      </w:r>
      <w:bookmarkEnd w:id="376"/>
    </w:p>
    <w:p w:rsidR="004864A3" w:rsidRDefault="00A31F4E" w:rsidP="00A31F4E">
      <w:pPr>
        <w:ind w:firstLineChars="0" w:firstLine="0"/>
      </w:pPr>
      <w:r>
        <w:t>[1]</w:t>
      </w:r>
      <w:r w:rsidR="00A82B3A">
        <w:t xml:space="preserve">. </w:t>
      </w:r>
      <w:r w:rsidR="004864A3" w:rsidRPr="00A31F4E">
        <w:t xml:space="preserve">Interactive Mechanism </w:t>
      </w:r>
      <w:r w:rsidR="00917607">
        <w:t>Modeling from Multi-view Images.</w:t>
      </w:r>
      <w:r w:rsidR="004864A3" w:rsidRPr="004864A3">
        <w:t xml:space="preserve"> </w:t>
      </w:r>
      <w:r w:rsidR="00747489">
        <w:t>ACM</w:t>
      </w:r>
      <w:r w:rsidR="00885384">
        <w:t xml:space="preserve"> </w:t>
      </w:r>
      <w:r w:rsidR="004864A3" w:rsidRPr="00A31F4E">
        <w:t>Transactions on Graphics</w:t>
      </w:r>
      <w:r w:rsidR="002D0880">
        <w:t>, 2016, 35(6)</w:t>
      </w:r>
      <w:r w:rsidR="00917607">
        <w:t>:236.</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06312">
        <w:rPr>
          <w:rFonts w:hint="eastAsia"/>
        </w:rPr>
        <w:t>，</w:t>
      </w:r>
      <w:r w:rsidR="00F06312">
        <w:rPr>
          <w:rFonts w:hint="eastAsia"/>
        </w:rPr>
        <w:t>Top</w:t>
      </w:r>
      <w:r w:rsidR="00F06312">
        <w:rPr>
          <w:rFonts w:hint="eastAsia"/>
        </w:rPr>
        <w:t>期刊</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917607">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Default="00537220" w:rsidP="00A31F4E">
      <w:pPr>
        <w:ind w:firstLineChars="0" w:firstLine="0"/>
      </w:pPr>
      <w:r>
        <w:t xml:space="preserve">[3]. </w:t>
      </w:r>
      <w:r w:rsidRPr="00537220">
        <w:t>Disassembling 3D Mechanism for Efficient Packing</w:t>
      </w:r>
      <w:r w:rsidR="00917607">
        <w:t>.</w:t>
      </w:r>
      <w:r>
        <w:t xml:space="preserve"> Computer Animation and Virtual Worlds. </w:t>
      </w:r>
      <w:r>
        <w:rPr>
          <w:rFonts w:hint="eastAsia"/>
        </w:rPr>
        <w:t>第一作者</w:t>
      </w:r>
      <w:r w:rsidR="00A24051">
        <w:rPr>
          <w:rFonts w:hint="eastAsia"/>
        </w:rPr>
        <w:t>.</w:t>
      </w:r>
      <w:r w:rsidR="00366B52">
        <w:t xml:space="preserve"> (SCI</w:t>
      </w:r>
      <w:r w:rsidR="00281E28">
        <w:rPr>
          <w:rFonts w:hint="eastAsia"/>
        </w:rPr>
        <w:t>收录</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61AB8" w:rsidRPr="00547B56" w:rsidRDefault="00761AB8" w:rsidP="00A31F4E">
      <w:pPr>
        <w:ind w:firstLineChars="0" w:firstLine="0"/>
      </w:pPr>
      <w:r>
        <w:rPr>
          <w:rFonts w:hint="eastAsia"/>
        </w:rPr>
        <w:t>[</w:t>
      </w:r>
      <w:r>
        <w:t xml:space="preserve">4]. </w:t>
      </w:r>
      <w:r w:rsidRPr="00761AB8">
        <w:t>Parallel and Robust Semi-regular Triangle Remeshing</w:t>
      </w:r>
      <w:r w:rsidR="00917607">
        <w:t>.</w:t>
      </w:r>
      <w:r>
        <w:t xml:space="preserve"> </w:t>
      </w:r>
      <w:r>
        <w:rPr>
          <w:rFonts w:hint="eastAsia"/>
        </w:rPr>
        <w:t>T</w:t>
      </w:r>
      <w:r w:rsidRPr="00761AB8">
        <w:t>he 40th Annual Conference of the </w:t>
      </w:r>
      <w:hyperlink r:id="rId177" w:tgtFrame="_blank" w:history="1">
        <w:r w:rsidRPr="00761AB8">
          <w:t>European Association for Computer Graphics</w:t>
        </w:r>
      </w:hyperlink>
      <w:r>
        <w:t xml:space="preserve"> (</w:t>
      </w:r>
      <w:r w:rsidRPr="00761AB8">
        <w:t>Eurographics 2019</w:t>
      </w:r>
      <w:r>
        <w:t>)</w:t>
      </w:r>
      <w:r w:rsidR="00C22DCE">
        <w:t xml:space="preserve">. </w:t>
      </w:r>
      <w:r w:rsidR="00C22DCE">
        <w:rPr>
          <w:rFonts w:hint="eastAsia"/>
        </w:rPr>
        <w:t>第一作者</w:t>
      </w:r>
      <w:r w:rsidR="00C22DCE">
        <w:rPr>
          <w:rFonts w:hint="eastAsia"/>
        </w:rPr>
        <w:t>.</w:t>
      </w:r>
      <w:r w:rsidR="00C22DCE">
        <w:t xml:space="preserve"> (</w:t>
      </w:r>
      <w:r w:rsidR="00C22DCE">
        <w:rPr>
          <w:rFonts w:hint="eastAsia"/>
        </w:rPr>
        <w:t>EI</w:t>
      </w:r>
      <w:r w:rsidR="00C22DCE">
        <w:rPr>
          <w:rFonts w:hint="eastAsia"/>
        </w:rPr>
        <w:t>源，</w:t>
      </w:r>
      <w:r w:rsidR="00CC7616">
        <w:t>CCF B</w:t>
      </w:r>
      <w:r w:rsidR="00CC7616">
        <w:rPr>
          <w:rFonts w:hint="eastAsia"/>
        </w:rPr>
        <w:t>类会议，</w:t>
      </w:r>
      <w:r w:rsidR="00C22DCE">
        <w:t>Under Review</w:t>
      </w:r>
      <w:r w:rsidR="00C22DCE">
        <w:rPr>
          <w:rFonts w:hint="eastAsia"/>
        </w:rPr>
        <w:t>)</w:t>
      </w:r>
    </w:p>
    <w:p w:rsidR="007B365D" w:rsidRDefault="00543550" w:rsidP="00A31F4E">
      <w:pPr>
        <w:ind w:firstLineChars="0" w:firstLine="0"/>
      </w:pPr>
      <w:r>
        <w:t>[5</w:t>
      </w:r>
      <w:r w:rsidR="00E93974">
        <w:t xml:space="preserve">]. </w:t>
      </w:r>
      <w:r w:rsidR="003579D0">
        <w:t>Medical Image Denoising by Parallel Non-local M</w:t>
      </w:r>
      <w:r w:rsidR="00E93974" w:rsidRPr="00E93974">
        <w:t>eans</w:t>
      </w:r>
      <w:r w:rsidR="00B00DF6">
        <w:t>.</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543550">
        <w:t>6</w:t>
      </w:r>
      <w:r>
        <w:t xml:space="preserve">]. </w:t>
      </w:r>
      <w:r w:rsidRPr="00D051D4">
        <w:t>Data-dr</w:t>
      </w:r>
      <w:r w:rsidR="003579D0">
        <w:t>iven Humanlike Reaching Behaviors S</w:t>
      </w:r>
      <w:r w:rsidRPr="00D051D4">
        <w:t>ynthesis</w:t>
      </w:r>
      <w:r w:rsidR="00B00DF6">
        <w:t>.</w:t>
      </w:r>
      <w:r>
        <w:t xml:space="preserve">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543550" w:rsidP="00A31F4E">
      <w:pPr>
        <w:ind w:firstLineChars="0" w:firstLine="0"/>
      </w:pPr>
      <w:r>
        <w:rPr>
          <w:rFonts w:hint="eastAsia"/>
        </w:rPr>
        <w:t>[7</w:t>
      </w:r>
      <w:r w:rsidR="007B365D">
        <w:rPr>
          <w:rFonts w:hint="eastAsia"/>
        </w:rPr>
        <w:t xml:space="preserve">]. </w:t>
      </w:r>
      <w:r w:rsidR="007B365D" w:rsidRPr="007B365D">
        <w:t>Mechanical Assembly Packing Problem Using Joint Constraints</w:t>
      </w:r>
      <w:r w:rsidR="00B00DF6">
        <w:t>.</w:t>
      </w:r>
      <w:r w:rsidR="007B365D">
        <w:t xml:space="preserve">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78"/>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FB9" w:rsidRDefault="00DA3FB9" w:rsidP="006E17A7">
      <w:pPr>
        <w:ind w:firstLine="480"/>
      </w:pPr>
      <w:r>
        <w:separator/>
      </w:r>
    </w:p>
    <w:p w:rsidR="00DA3FB9" w:rsidRDefault="00DA3FB9" w:rsidP="006E17A7">
      <w:pPr>
        <w:ind w:firstLine="480"/>
      </w:pPr>
    </w:p>
  </w:endnote>
  <w:endnote w:type="continuationSeparator" w:id="0">
    <w:p w:rsidR="00DA3FB9" w:rsidRDefault="00DA3FB9" w:rsidP="006E17A7">
      <w:pPr>
        <w:ind w:firstLine="480"/>
      </w:pPr>
      <w:r>
        <w:continuationSeparator/>
      </w:r>
    </w:p>
    <w:p w:rsidR="00DA3FB9" w:rsidRDefault="00DA3FB9" w:rsidP="006E17A7">
      <w:pPr>
        <w:ind w:firstLine="480"/>
      </w:pPr>
    </w:p>
  </w:endnote>
  <w:endnote w:type="continuationNotice" w:id="1">
    <w:p w:rsidR="00DA3FB9" w:rsidRDefault="00DA3FB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BF0A67" w:rsidRDefault="00BF0A67" w:rsidP="006E17A7">
        <w:pPr>
          <w:pStyle w:val="aa"/>
          <w:ind w:firstLine="360"/>
          <w:jc w:val="center"/>
        </w:pPr>
        <w:r>
          <w:fldChar w:fldCharType="begin"/>
        </w:r>
        <w:r>
          <w:instrText xml:space="preserve"> PAGE   \* MERGEFORMAT </w:instrText>
        </w:r>
        <w:r>
          <w:fldChar w:fldCharType="separate"/>
        </w:r>
        <w:r w:rsidR="00806637">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BF0A67" w:rsidRDefault="00BF0A67" w:rsidP="006B5977">
        <w:pPr>
          <w:pStyle w:val="aa"/>
          <w:ind w:firstLineChars="0" w:firstLine="0"/>
          <w:jc w:val="center"/>
        </w:pPr>
        <w:r>
          <w:fldChar w:fldCharType="begin"/>
        </w:r>
        <w:r>
          <w:instrText xml:space="preserve"> PAGE   \* MERGEFORMAT </w:instrText>
        </w:r>
        <w:r>
          <w:fldChar w:fldCharType="separate"/>
        </w:r>
        <w:r w:rsidR="00806637" w:rsidRPr="00806637">
          <w:rPr>
            <w:noProof/>
            <w:lang w:val="zh-CN"/>
          </w:rPr>
          <w:t>9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FB9" w:rsidRDefault="00DA3FB9" w:rsidP="006E17A7">
      <w:pPr>
        <w:ind w:firstLine="480"/>
      </w:pPr>
      <w:r>
        <w:separator/>
      </w:r>
    </w:p>
    <w:p w:rsidR="00DA3FB9" w:rsidRDefault="00DA3FB9" w:rsidP="006E17A7">
      <w:pPr>
        <w:ind w:firstLine="480"/>
      </w:pPr>
    </w:p>
  </w:footnote>
  <w:footnote w:type="continuationSeparator" w:id="0">
    <w:p w:rsidR="00DA3FB9" w:rsidRDefault="00DA3FB9" w:rsidP="006E17A7">
      <w:pPr>
        <w:ind w:firstLine="480"/>
      </w:pPr>
      <w:r>
        <w:continuationSeparator/>
      </w:r>
    </w:p>
    <w:p w:rsidR="00DA3FB9" w:rsidRDefault="00DA3FB9" w:rsidP="006E17A7">
      <w:pPr>
        <w:ind w:firstLine="480"/>
      </w:pPr>
    </w:p>
  </w:footnote>
  <w:footnote w:type="continuationNotice" w:id="1">
    <w:p w:rsidR="00DA3FB9" w:rsidRDefault="00DA3FB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1751F4" w:rsidRDefault="00BF0A67"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DD4277" w:rsidRDefault="00BF0A67"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044D6E" w:rsidRDefault="00BF0A67"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18F83864"/>
    <w:lvl w:ilvl="0" w:tplc="ACCC7EBE">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6">
    <w:nsid w:val="7D090E40"/>
    <w:multiLevelType w:val="hybridMultilevel"/>
    <w:tmpl w:val="A0206316"/>
    <w:lvl w:ilvl="0" w:tplc="84DC5A5A">
      <w:start w:val="1"/>
      <w:numFmt w:val="decimal"/>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5"/>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6"/>
  </w:num>
  <w:num w:numId="19">
    <w:abstractNumId w:val="23"/>
  </w:num>
  <w:num w:numId="20">
    <w:abstractNumId w:val="13"/>
  </w:num>
  <w:num w:numId="21">
    <w:abstractNumId w:val="14"/>
  </w:num>
  <w:num w:numId="22">
    <w:abstractNumId w:val="34"/>
  </w:num>
  <w:num w:numId="23">
    <w:abstractNumId w:val="17"/>
  </w:num>
  <w:num w:numId="24">
    <w:abstractNumId w:val="37"/>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header" Target="header12.xml"/><Relationship Id="rId156" Type="http://schemas.openxmlformats.org/officeDocument/2006/relationships/image" Target="media/image80.png"/><Relationship Id="rId177" Type="http://schemas.openxmlformats.org/officeDocument/2006/relationships/hyperlink" Target="http://www.eg.org/" TargetMode="Externa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eader" Target="header17.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theme" Target="theme/theme1.xm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6.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CD9B8-2348-4317-A08F-0DDB46864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36</TotalTime>
  <Pages>121</Pages>
  <Words>42418</Words>
  <Characters>241786</Characters>
  <Application>Microsoft Office Word</Application>
  <DocSecurity>0</DocSecurity>
  <Lines>2014</Lines>
  <Paragraphs>567</Paragraphs>
  <ScaleCrop>false</ScaleCrop>
  <Company>gs</Company>
  <LinksUpToDate>false</LinksUpToDate>
  <CharactersWithSpaces>28363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83</cp:revision>
  <cp:lastPrinted>2018-10-23T08:08:00Z</cp:lastPrinted>
  <dcterms:created xsi:type="dcterms:W3CDTF">2018-02-16T15:57:00Z</dcterms:created>
  <dcterms:modified xsi:type="dcterms:W3CDTF">2018-10-2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